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B4D20A" w14:textId="16DA1EEE" w:rsidR="008D6FA5" w:rsidRDefault="00FE2B9B" w:rsidP="00F95E60">
      <w:pPr>
        <w:pStyle w:val="PaperTitle"/>
      </w:pPr>
      <w:r w:rsidRPr="00FE2B9B">
        <w:t xml:space="preserve">Design and Fabrication of Stationary Bed Reactor with 500mL Capacity </w:t>
      </w:r>
      <w:r w:rsidR="008D6FA5" w:rsidRPr="008D6FA5">
        <w:t xml:space="preserve"> </w:t>
      </w:r>
    </w:p>
    <w:p w14:paraId="50BF688B" w14:textId="16A92A97" w:rsidR="00EA50A7" w:rsidRPr="00F350C5" w:rsidRDefault="008D6FA5" w:rsidP="00784F94">
      <w:pPr>
        <w:pStyle w:val="AuthorName"/>
        <w:rPr>
          <w:b/>
          <w:szCs w:val="28"/>
        </w:rPr>
      </w:pPr>
      <w:proofErr w:type="spellStart"/>
      <w:r>
        <w:t>Rizki</w:t>
      </w:r>
      <w:proofErr w:type="spellEnd"/>
      <w:r>
        <w:t xml:space="preserve"> Setiadi</w:t>
      </w:r>
      <w:proofErr w:type="gramStart"/>
      <w:r w:rsidR="00B6146E">
        <w:rPr>
          <w:vertAlign w:val="superscript"/>
        </w:rPr>
        <w:t>1</w:t>
      </w:r>
      <w:r w:rsidR="005C2B16">
        <w:rPr>
          <w:vertAlign w:val="superscript"/>
        </w:rPr>
        <w:t>,a</w:t>
      </w:r>
      <w:proofErr w:type="gramEnd"/>
      <w:r w:rsidR="00EA50A7">
        <w:rPr>
          <w:vertAlign w:val="superscript"/>
        </w:rPr>
        <w:t>)</w:t>
      </w:r>
      <w:r w:rsidR="00EA50A7" w:rsidRPr="00F350C5">
        <w:t>,</w:t>
      </w:r>
      <w:r w:rsidR="004418DE">
        <w:t xml:space="preserve"> </w:t>
      </w:r>
      <w:r w:rsidRPr="008D6FA5">
        <w:t>Catur</w:t>
      </w:r>
      <w:r w:rsidR="00121027">
        <w:t xml:space="preserve"> </w:t>
      </w:r>
      <w:r w:rsidRPr="008D6FA5">
        <w:t>Rini Widyastuti</w:t>
      </w:r>
      <w:r w:rsidR="00B6146E">
        <w:rPr>
          <w:vertAlign w:val="superscript"/>
        </w:rPr>
        <w:t>2</w:t>
      </w:r>
      <w:r w:rsidR="005C2B16">
        <w:rPr>
          <w:vertAlign w:val="superscript"/>
        </w:rPr>
        <w:t>,b</w:t>
      </w:r>
      <w:r w:rsidR="00DA6D7D" w:rsidRPr="00DA6D7D">
        <w:rPr>
          <w:vertAlign w:val="superscript"/>
        </w:rPr>
        <w:t>)</w:t>
      </w:r>
      <w:r w:rsidR="00EA50A7" w:rsidRPr="00F350C5">
        <w:t xml:space="preserve">, </w:t>
      </w:r>
      <w:r w:rsidR="008960AA">
        <w:t>Rahmat Doni Widodo</w:t>
      </w:r>
      <w:r w:rsidR="008960AA">
        <w:rPr>
          <w:vertAlign w:val="superscript"/>
        </w:rPr>
        <w:t>1,c</w:t>
      </w:r>
      <w:r w:rsidR="008960AA" w:rsidRPr="00DA6D7D">
        <w:rPr>
          <w:vertAlign w:val="superscript"/>
        </w:rPr>
        <w:t>)</w:t>
      </w:r>
      <w:r w:rsidR="008960AA">
        <w:t xml:space="preserve">, </w:t>
      </w:r>
      <w:r w:rsidRPr="008D6FA5">
        <w:t>Habib Al Wahid</w:t>
      </w:r>
      <w:r>
        <w:rPr>
          <w:vertAlign w:val="superscript"/>
        </w:rPr>
        <w:t>1</w:t>
      </w:r>
      <w:r w:rsidR="00300407">
        <w:rPr>
          <w:vertAlign w:val="superscript"/>
        </w:rPr>
        <w:t>,</w:t>
      </w:r>
      <w:r w:rsidR="001E02AA">
        <w:rPr>
          <w:vertAlign w:val="superscript"/>
        </w:rPr>
        <w:t>d</w:t>
      </w:r>
      <w:r w:rsidR="00DA6D7D" w:rsidRPr="00DA6D7D">
        <w:rPr>
          <w:vertAlign w:val="superscript"/>
        </w:rPr>
        <w:t>)</w:t>
      </w:r>
      <w:r w:rsidR="00DA6D7D">
        <w:t xml:space="preserve">, </w:t>
      </w:r>
      <w:r w:rsidR="004509B4">
        <w:t xml:space="preserve">and </w:t>
      </w:r>
      <w:r w:rsidRPr="008D6FA5">
        <w:t xml:space="preserve">Iqbal </w:t>
      </w:r>
      <w:proofErr w:type="spellStart"/>
      <w:r w:rsidRPr="008D6FA5">
        <w:t>Rasendriya</w:t>
      </w:r>
      <w:proofErr w:type="spellEnd"/>
      <w:r w:rsidRPr="008D6FA5">
        <w:t xml:space="preserve"> Arafah</w:t>
      </w:r>
      <w:r w:rsidR="001E02AA">
        <w:rPr>
          <w:vertAlign w:val="superscript"/>
        </w:rPr>
        <w:t>1,e</w:t>
      </w:r>
      <w:r w:rsidR="001E02AA" w:rsidRPr="00DA6D7D">
        <w:rPr>
          <w:vertAlign w:val="superscript"/>
        </w:rPr>
        <w:t>)</w:t>
      </w:r>
    </w:p>
    <w:p w14:paraId="5A1A6E2B" w14:textId="08F7F7ED" w:rsidR="00EA50A7" w:rsidRDefault="00B6146E" w:rsidP="005649A6">
      <w:pPr>
        <w:pStyle w:val="AuthorAffiliation"/>
      </w:pPr>
      <w:r w:rsidRPr="00B6146E">
        <w:rPr>
          <w:vertAlign w:val="superscript"/>
        </w:rPr>
        <w:t>1</w:t>
      </w:r>
      <w:r>
        <w:t xml:space="preserve">Department of </w:t>
      </w:r>
      <w:r w:rsidR="008D6FA5">
        <w:t xml:space="preserve">Mechanical </w:t>
      </w:r>
      <w:r>
        <w:t xml:space="preserve">Engineering, Universitas </w:t>
      </w:r>
      <w:r w:rsidR="008D6FA5">
        <w:t>Negeri Semarang</w:t>
      </w:r>
      <w:r>
        <w:t xml:space="preserve">, </w:t>
      </w:r>
      <w:r w:rsidR="008D6FA5">
        <w:t>Semarang</w:t>
      </w:r>
      <w:r>
        <w:t xml:space="preserve">, </w:t>
      </w:r>
      <w:r w:rsidR="008D6FA5">
        <w:t>Indonesia</w:t>
      </w:r>
      <w:r>
        <w:t xml:space="preserve"> </w:t>
      </w:r>
    </w:p>
    <w:p w14:paraId="2F3BAB1C" w14:textId="207A5AE5" w:rsidR="005649A6" w:rsidRDefault="00B6146E" w:rsidP="005649A6">
      <w:pPr>
        <w:pStyle w:val="AuthorAffiliation"/>
      </w:pPr>
      <w:r>
        <w:rPr>
          <w:vertAlign w:val="superscript"/>
        </w:rPr>
        <w:t>2</w:t>
      </w:r>
      <w:r>
        <w:t xml:space="preserve">Department of </w:t>
      </w:r>
      <w:r w:rsidR="008D6FA5">
        <w:t xml:space="preserve">Chemical </w:t>
      </w:r>
      <w:r>
        <w:t xml:space="preserve">Engineering, </w:t>
      </w:r>
      <w:r w:rsidR="008D6FA5">
        <w:t>Universitas Negeri Semarang, Semarang, Indonesia</w:t>
      </w:r>
    </w:p>
    <w:p w14:paraId="712E9607" w14:textId="77777777" w:rsidR="008D6FA5" w:rsidRPr="002E09EC" w:rsidRDefault="008D6FA5" w:rsidP="005649A6">
      <w:pPr>
        <w:pStyle w:val="AuthorAffiliation"/>
      </w:pPr>
    </w:p>
    <w:p w14:paraId="43014103" w14:textId="72D39A00" w:rsidR="00EA50A7" w:rsidRPr="00435256" w:rsidRDefault="005C2B16" w:rsidP="005649A6">
      <w:pPr>
        <w:pStyle w:val="AuthorEmail"/>
      </w:pPr>
      <w:r>
        <w:rPr>
          <w:shd w:val="clear" w:color="auto" w:fill="FFFFFF"/>
          <w:vertAlign w:val="superscript"/>
        </w:rPr>
        <w:t>a)</w:t>
      </w:r>
      <w:r w:rsidR="004509B4">
        <w:rPr>
          <w:shd w:val="clear" w:color="auto" w:fill="FFFFFF"/>
          <w:vertAlign w:val="superscript"/>
        </w:rPr>
        <w:t xml:space="preserve"> </w:t>
      </w:r>
      <w:r w:rsidR="00EA50A7" w:rsidRPr="002E09EC">
        <w:rPr>
          <w:shd w:val="clear" w:color="auto" w:fill="FFFFFF"/>
          <w:lang w:val="id-ID"/>
        </w:rPr>
        <w:t xml:space="preserve">Corresponding author: </w:t>
      </w:r>
      <w:hyperlink r:id="rId6" w:history="1">
        <w:r w:rsidR="008D6FA5" w:rsidRPr="00435256">
          <w:t>rizkisetiadi@mail.unnes.ac.id</w:t>
        </w:r>
      </w:hyperlink>
    </w:p>
    <w:p w14:paraId="6E88952D" w14:textId="3AC7E637" w:rsidR="00EA50A7" w:rsidRDefault="005C2B16" w:rsidP="005649A6">
      <w:pPr>
        <w:pStyle w:val="AuthorEmail"/>
      </w:pPr>
      <w:r>
        <w:rPr>
          <w:vertAlign w:val="superscript"/>
        </w:rPr>
        <w:t>b)</w:t>
      </w:r>
      <w:r w:rsidR="004509B4">
        <w:rPr>
          <w:vertAlign w:val="superscript"/>
        </w:rPr>
        <w:t xml:space="preserve"> </w:t>
      </w:r>
      <w:r w:rsidR="008D6FA5" w:rsidRPr="008D6FA5">
        <w:t>catur.rini@mail.unnes.ac.id</w:t>
      </w:r>
    </w:p>
    <w:p w14:paraId="616479C9" w14:textId="21D79B55" w:rsidR="008960AA" w:rsidRDefault="007D33AF" w:rsidP="005649A6">
      <w:pPr>
        <w:pStyle w:val="AuthorEmail"/>
      </w:pPr>
      <w:r>
        <w:rPr>
          <w:vertAlign w:val="superscript"/>
        </w:rPr>
        <w:t>c</w:t>
      </w:r>
      <w:r w:rsidR="00300407">
        <w:rPr>
          <w:vertAlign w:val="superscript"/>
        </w:rPr>
        <w:t>)</w:t>
      </w:r>
      <w:r w:rsidR="004509B4">
        <w:rPr>
          <w:vertAlign w:val="superscript"/>
        </w:rPr>
        <w:t xml:space="preserve"> </w:t>
      </w:r>
      <w:r w:rsidR="008960AA">
        <w:t>rahmatdoniwidodo@mail.unnes.ac.id</w:t>
      </w:r>
    </w:p>
    <w:p w14:paraId="2BCC3E37" w14:textId="676ECD10" w:rsidR="00300407" w:rsidRDefault="008960AA" w:rsidP="005649A6">
      <w:pPr>
        <w:pStyle w:val="AuthorEmail"/>
      </w:pPr>
      <w:r>
        <w:rPr>
          <w:vertAlign w:val="superscript"/>
        </w:rPr>
        <w:t>d)</w:t>
      </w:r>
      <w:r w:rsidR="004509B4">
        <w:rPr>
          <w:vertAlign w:val="superscript"/>
        </w:rPr>
        <w:t xml:space="preserve"> </w:t>
      </w:r>
      <w:r w:rsidR="006C429A" w:rsidRPr="006C429A">
        <w:t>habibalwahid1@students.unnes.ac.id</w:t>
      </w:r>
    </w:p>
    <w:p w14:paraId="1A382EDD" w14:textId="20BDE011" w:rsidR="008D6FA5" w:rsidRPr="005C4D11" w:rsidRDefault="00786586" w:rsidP="00F95E60">
      <w:pPr>
        <w:pStyle w:val="AuthorEmail"/>
        <w:rPr>
          <w:sz w:val="24"/>
          <w:szCs w:val="24"/>
        </w:rPr>
      </w:pPr>
      <w:r>
        <w:rPr>
          <w:vertAlign w:val="superscript"/>
        </w:rPr>
        <w:t>e</w:t>
      </w:r>
      <w:r w:rsidR="008D6FA5">
        <w:rPr>
          <w:vertAlign w:val="superscript"/>
        </w:rPr>
        <w:t>)</w:t>
      </w:r>
      <w:r w:rsidR="004509B4">
        <w:rPr>
          <w:vertAlign w:val="superscript"/>
        </w:rPr>
        <w:t xml:space="preserve"> </w:t>
      </w:r>
      <w:r w:rsidR="006C429A" w:rsidRPr="006C429A">
        <w:t>Iqbala428@students.unnes.ac.id</w:t>
      </w:r>
    </w:p>
    <w:p w14:paraId="128B343A" w14:textId="19BABDDB" w:rsidR="00CA3BBC" w:rsidRPr="00CA3BBC" w:rsidRDefault="00EA50A7" w:rsidP="00CA3BBC">
      <w:pPr>
        <w:pStyle w:val="Abstract"/>
        <w:rPr>
          <w:color w:val="333333"/>
          <w:szCs w:val="18"/>
        </w:rPr>
      </w:pPr>
      <w:r w:rsidRPr="002E09EC">
        <w:rPr>
          <w:b/>
        </w:rPr>
        <w:t>Abstract</w:t>
      </w:r>
      <w:r w:rsidR="00784F94">
        <w:rPr>
          <w:b/>
        </w:rPr>
        <w:t xml:space="preserve">. </w:t>
      </w:r>
      <w:r w:rsidRPr="002E09EC">
        <w:t xml:space="preserve"> </w:t>
      </w:r>
      <w:r w:rsidR="00043B58" w:rsidRPr="00043B58">
        <w:rPr>
          <w:rStyle w:val="Emphasis"/>
          <w:szCs w:val="18"/>
        </w:rPr>
        <w:t xml:space="preserve">The use of reactors for chemical reactions using solid-state immobilized enzymes requires effective mass and heat transfer. The common reactor used is a rotating bed reactor that allows simultaneous mixing and filtration through a heterogeneous catalyst bed placed in a cylindrical basket. </w:t>
      </w:r>
      <w:r w:rsidR="002F19B6" w:rsidRPr="002F19B6">
        <w:rPr>
          <w:rStyle w:val="Emphasis"/>
          <w:szCs w:val="18"/>
        </w:rPr>
        <w:t>The use of heterogeneous catalysts in the chemical industry is known to be more profitable because apart from having high activity, it also has advantages including ease of separation from the reaction mixture and can be used repeatedly</w:t>
      </w:r>
      <w:r w:rsidR="002F19B6">
        <w:rPr>
          <w:rStyle w:val="Emphasis"/>
          <w:szCs w:val="18"/>
        </w:rPr>
        <w:t xml:space="preserve">. </w:t>
      </w:r>
      <w:r w:rsidR="00043B58" w:rsidRPr="00043B58">
        <w:rPr>
          <w:rStyle w:val="Emphasis"/>
          <w:szCs w:val="18"/>
        </w:rPr>
        <w:t xml:space="preserve">The purpose of this study was to </w:t>
      </w:r>
      <w:r w:rsidR="00960CF2">
        <w:rPr>
          <w:rStyle w:val="Emphasis"/>
          <w:szCs w:val="18"/>
        </w:rPr>
        <w:t>development</w:t>
      </w:r>
      <w:r w:rsidR="00043B58" w:rsidRPr="00043B58">
        <w:rPr>
          <w:rStyle w:val="Emphasis"/>
          <w:szCs w:val="18"/>
        </w:rPr>
        <w:t xml:space="preserve"> a 500 mL Stationary Bed Reactor</w:t>
      </w:r>
      <w:r w:rsidR="00B712A0">
        <w:rPr>
          <w:rStyle w:val="Emphasis"/>
          <w:szCs w:val="18"/>
        </w:rPr>
        <w:t xml:space="preserve"> for </w:t>
      </w:r>
      <w:r w:rsidR="00B712A0" w:rsidRPr="002C59F1">
        <w:rPr>
          <w:lang w:val="en-ID"/>
        </w:rPr>
        <w:t>laboratory scale.</w:t>
      </w:r>
      <w:r w:rsidR="002F1147">
        <w:rPr>
          <w:rStyle w:val="Emphasis"/>
          <w:szCs w:val="18"/>
        </w:rPr>
        <w:t xml:space="preserve"> </w:t>
      </w:r>
      <w:r w:rsidR="00043B58" w:rsidRPr="00043B58">
        <w:rPr>
          <w:rStyle w:val="Emphasis"/>
          <w:szCs w:val="18"/>
        </w:rPr>
        <w:t>The method used in this study uses research and development (R</w:t>
      </w:r>
      <w:r w:rsidR="00AA1501">
        <w:rPr>
          <w:rStyle w:val="Emphasis"/>
          <w:szCs w:val="18"/>
        </w:rPr>
        <w:t>&amp;</w:t>
      </w:r>
      <w:r w:rsidR="00043B58" w:rsidRPr="00043B58">
        <w:rPr>
          <w:rStyle w:val="Emphasis"/>
          <w:szCs w:val="18"/>
        </w:rPr>
        <w:t>D) with a 3D approach (</w:t>
      </w:r>
      <w:r w:rsidR="00FD496F">
        <w:rPr>
          <w:rStyle w:val="Emphasis"/>
          <w:szCs w:val="18"/>
        </w:rPr>
        <w:t>D</w:t>
      </w:r>
      <w:r w:rsidR="00043B58" w:rsidRPr="00043B58">
        <w:rPr>
          <w:rStyle w:val="Emphasis"/>
          <w:szCs w:val="18"/>
        </w:rPr>
        <w:t xml:space="preserve">efine, </w:t>
      </w:r>
      <w:r w:rsidR="00FD496F">
        <w:rPr>
          <w:rStyle w:val="Emphasis"/>
          <w:szCs w:val="18"/>
        </w:rPr>
        <w:t>D</w:t>
      </w:r>
      <w:r w:rsidR="00043B58" w:rsidRPr="00043B58">
        <w:rPr>
          <w:rStyle w:val="Emphasis"/>
          <w:szCs w:val="18"/>
        </w:rPr>
        <w:t xml:space="preserve">esign, and </w:t>
      </w:r>
      <w:r w:rsidR="00FD496F">
        <w:rPr>
          <w:rStyle w:val="Emphasis"/>
          <w:szCs w:val="18"/>
        </w:rPr>
        <w:t>D</w:t>
      </w:r>
      <w:r w:rsidR="00043B58" w:rsidRPr="00043B58">
        <w:rPr>
          <w:rStyle w:val="Emphasis"/>
          <w:szCs w:val="18"/>
        </w:rPr>
        <w:t>evelopment). The results of the study showed that a Stationary Bed Reactor with an iron and stainless</w:t>
      </w:r>
      <w:r w:rsidR="0080445D">
        <w:rPr>
          <w:rStyle w:val="Emphasis"/>
          <w:szCs w:val="18"/>
        </w:rPr>
        <w:t>-</w:t>
      </w:r>
      <w:r w:rsidR="00043B58" w:rsidRPr="00043B58">
        <w:rPr>
          <w:rStyle w:val="Emphasis"/>
          <w:szCs w:val="18"/>
        </w:rPr>
        <w:t xml:space="preserve">steel frame, a capacity of 500 mL with a maximum </w:t>
      </w:r>
      <w:r w:rsidR="00A96E63">
        <w:rPr>
          <w:rStyle w:val="Emphasis"/>
          <w:szCs w:val="18"/>
        </w:rPr>
        <w:t>rotation stirring</w:t>
      </w:r>
      <w:r w:rsidR="00043B58" w:rsidRPr="00043B58">
        <w:rPr>
          <w:rStyle w:val="Emphasis"/>
          <w:szCs w:val="18"/>
        </w:rPr>
        <w:t xml:space="preserve"> of 4</w:t>
      </w:r>
      <w:r w:rsidR="00930139">
        <w:rPr>
          <w:rStyle w:val="Emphasis"/>
          <w:szCs w:val="18"/>
        </w:rPr>
        <w:t>66</w:t>
      </w:r>
      <w:r w:rsidR="00043B58" w:rsidRPr="00043B58">
        <w:rPr>
          <w:rStyle w:val="Emphasis"/>
          <w:szCs w:val="18"/>
        </w:rPr>
        <w:t xml:space="preserve"> </w:t>
      </w:r>
      <w:r w:rsidR="002F19B6">
        <w:rPr>
          <w:rStyle w:val="Emphasis"/>
          <w:szCs w:val="18"/>
        </w:rPr>
        <w:t>RPM</w:t>
      </w:r>
      <w:r w:rsidR="00043B58" w:rsidRPr="00043B58">
        <w:rPr>
          <w:rStyle w:val="Emphasis"/>
          <w:szCs w:val="18"/>
        </w:rPr>
        <w:t>, a maximum temperature control of 100</w:t>
      </w:r>
      <w:r w:rsidR="0062394B">
        <w:rPr>
          <w:rStyle w:val="Emphasis"/>
          <w:szCs w:val="18"/>
          <w:vertAlign w:val="superscript"/>
        </w:rPr>
        <w:t xml:space="preserve">o </w:t>
      </w:r>
      <w:r w:rsidR="00043B58" w:rsidRPr="00043B58">
        <w:rPr>
          <w:rStyle w:val="Emphasis"/>
          <w:szCs w:val="18"/>
        </w:rPr>
        <w:t>Celsius, and using on</w:t>
      </w:r>
      <w:r w:rsidR="002F19B6">
        <w:rPr>
          <w:rStyle w:val="Emphasis"/>
          <w:szCs w:val="18"/>
        </w:rPr>
        <w:t>-</w:t>
      </w:r>
      <w:r w:rsidR="00043B58" w:rsidRPr="00043B58">
        <w:rPr>
          <w:rStyle w:val="Emphasis"/>
          <w:szCs w:val="18"/>
        </w:rPr>
        <w:t>off control on the reactor heater</w:t>
      </w:r>
      <w:r w:rsidR="0001033E">
        <w:rPr>
          <w:rStyle w:val="Emphasis"/>
          <w:szCs w:val="18"/>
        </w:rPr>
        <w:t xml:space="preserve">. </w:t>
      </w:r>
    </w:p>
    <w:p w14:paraId="282ACB97" w14:textId="50C2D5AF" w:rsidR="00EA50A7" w:rsidRDefault="00EA50A7" w:rsidP="00784F94">
      <w:pPr>
        <w:pStyle w:val="Abstract"/>
      </w:pPr>
      <w:r w:rsidRPr="002E09EC">
        <w:rPr>
          <w:b/>
        </w:rPr>
        <w:t xml:space="preserve">Keywords: </w:t>
      </w:r>
      <w:r w:rsidR="00F95E60" w:rsidRPr="00E54F3D">
        <w:t>Design, Reactor, Stationary Bed Reactor, Slurry</w:t>
      </w:r>
    </w:p>
    <w:p w14:paraId="0CD11642" w14:textId="11C772BC" w:rsidR="00EA50A7" w:rsidRPr="00784F94" w:rsidRDefault="00EA50A7" w:rsidP="00784F94">
      <w:pPr>
        <w:pStyle w:val="Heading1"/>
      </w:pPr>
      <w:r w:rsidRPr="00784F94">
        <w:t>INTRODUCTION</w:t>
      </w:r>
    </w:p>
    <w:p w14:paraId="7D9855B0" w14:textId="06391820" w:rsidR="00FF3572" w:rsidRPr="004509B4" w:rsidRDefault="00FF3572" w:rsidP="00FF3572">
      <w:pPr>
        <w:pStyle w:val="Paragraph"/>
        <w:rPr>
          <w:rStyle w:val="Emphasis"/>
        </w:rPr>
      </w:pPr>
      <w:r w:rsidRPr="004509B4">
        <w:rPr>
          <w:rStyle w:val="Emphasis"/>
        </w:rPr>
        <w:t>Catalysts play a very important role in chemical reactions, both in the chemical industry and in renewable energy production</w:t>
      </w:r>
      <w:r w:rsidR="007B02BF" w:rsidRPr="004509B4">
        <w:rPr>
          <w:rStyle w:val="Emphasis"/>
        </w:rPr>
        <w:t xml:space="preserve"> </w:t>
      </w:r>
      <w:r w:rsidR="007B02BF" w:rsidRPr="004509B4">
        <w:rPr>
          <w:rStyle w:val="Emphasis"/>
        </w:rPr>
        <w:fldChar w:fldCharType="begin"/>
      </w:r>
      <w:r w:rsidR="007B02BF" w:rsidRPr="004509B4">
        <w:rPr>
          <w:rStyle w:val="Emphasis"/>
        </w:rPr>
        <w:instrText xml:space="preserve"> ADDIN EN.CITE &lt;EndNote&gt;&lt;Cite&gt;&lt;Author&gt;Ramadhanti&lt;/Author&gt;&lt;Year&gt;2023&lt;/Year&gt;&lt;RecNum&gt;1&lt;/RecNum&gt;&lt;DisplayText&gt;[1]&lt;/DisplayText&gt;&lt;record&gt;&lt;rec-number&gt;1&lt;/rec-number&gt;&lt;foreign-keys&gt;&lt;key app="EN" db-id="0at2w0dvnwfwdse22arxtsp7txe9avf0r2vw" timestamp="1727959575"&gt;1&lt;/key&gt;&lt;/foreign-keys&gt;&lt;ref-type name="Journal Article"&gt;17&lt;/ref-type&gt;&lt;contributors&gt;&lt;authors&gt;&lt;author&gt;Ramadhanti, Yolanda&lt;/author&gt;&lt;/authors&gt;&lt;/contributors&gt;&lt;titles&gt;&lt;title&gt;Peran Katalis Dalam Reaksi Kimia: Mekanisme Dan Aplikasi&lt;/title&gt;&lt;secondary-title&gt;Hexatech: Jurnal Ilmiah Teknik&lt;/secondary-title&gt;&lt;/titles&gt;&lt;periodical&gt;&lt;full-title&gt;Hexatech: Jurnal Ilmiah Teknik&lt;/full-title&gt;&lt;/periodical&gt;&lt;pages&gt;74-78&lt;/pages&gt;&lt;volume&gt;2&lt;/volume&gt;&lt;number&gt;2&lt;/number&gt;&lt;dates&gt;&lt;year&gt;2023&lt;/year&gt;&lt;/dates&gt;&lt;isbn&gt;2828-8548&lt;/isbn&gt;&lt;urls&gt;&lt;/urls&gt;&lt;/record&gt;&lt;/Cite&gt;&lt;/EndNote&gt;</w:instrText>
      </w:r>
      <w:r w:rsidR="007B02BF" w:rsidRPr="004509B4">
        <w:rPr>
          <w:rStyle w:val="Emphasis"/>
        </w:rPr>
        <w:fldChar w:fldCharType="separate"/>
      </w:r>
      <w:r w:rsidR="007B02BF" w:rsidRPr="004509B4">
        <w:rPr>
          <w:rStyle w:val="Emphasis"/>
        </w:rPr>
        <w:t>[1]</w:t>
      </w:r>
      <w:r w:rsidR="007B02BF" w:rsidRPr="004509B4">
        <w:rPr>
          <w:rStyle w:val="Emphasis"/>
        </w:rPr>
        <w:fldChar w:fldCharType="end"/>
      </w:r>
      <w:r w:rsidR="00715D8A" w:rsidRPr="004509B4">
        <w:rPr>
          <w:rStyle w:val="Emphasis"/>
        </w:rPr>
        <w:t xml:space="preserve">. </w:t>
      </w:r>
      <w:r w:rsidRPr="004509B4">
        <w:rPr>
          <w:rStyle w:val="Emphasis"/>
        </w:rPr>
        <w:t>Catalysts can lower the activation energy by avoiding the slow rate-determining step of a reaction that cannot be catalyzed</w:t>
      </w:r>
      <w:r w:rsidR="007B02BF" w:rsidRPr="004509B4">
        <w:rPr>
          <w:rStyle w:val="Emphasis"/>
        </w:rPr>
        <w:t xml:space="preserve"> </w:t>
      </w:r>
      <w:r w:rsidR="007B02BF" w:rsidRPr="004509B4">
        <w:rPr>
          <w:rStyle w:val="Emphasis"/>
        </w:rPr>
        <w:fldChar w:fldCharType="begin"/>
      </w:r>
      <w:r w:rsidR="007B02BF" w:rsidRPr="004509B4">
        <w:rPr>
          <w:rStyle w:val="Emphasis"/>
        </w:rPr>
        <w:instrText xml:space="preserve"> ADDIN EN.CITE &lt;EndNote&gt;&lt;Cite&gt;&lt;Author&gt;Susanto&lt;/Author&gt;&lt;Year&gt;2020&lt;/Year&gt;&lt;RecNum&gt;2&lt;/RecNum&gt;&lt;DisplayText&gt;[2]&lt;/DisplayText&gt;&lt;record&gt;&lt;rec-number&gt;2&lt;/rec-number&gt;&lt;foreign-keys&gt;&lt;key app="EN" db-id="0at2w0dvnwfwdse22arxtsp7txe9avf0r2vw" timestamp="1727959748"&gt;2&lt;/key&gt;&lt;/foreign-keys&gt;&lt;ref-type name="Journal Article"&gt;17&lt;/ref-type&gt;&lt;contributors&gt;&lt;authors&gt;&lt;author&gt;Susanto, Yugo&lt;/author&gt;&lt;author&gt;Lestari, Sri Bangun&lt;/author&gt;&lt;author&gt;Purwati, Elly&lt;/author&gt;&lt;/authors&gt;&lt;/contributors&gt;&lt;titles&gt;&lt;title&gt;POLA PERESEPAN OBAT ANTIDIABETIK PADA PASIEN DIABETES MELITUS TIPE 2 DI POLI PENYAKIT DALAM RS “X” SIDOARJO PERIODE OKTOBER-DESEMBER 2019&lt;/title&gt;&lt;secondary-title&gt;AFAMEDIS&lt;/secondary-title&gt;&lt;/titles&gt;&lt;periodical&gt;&lt;full-title&gt;AFAMEDIS&lt;/full-title&gt;&lt;/periodical&gt;&lt;pages&gt;21-30&lt;/pages&gt;&lt;volume&gt;1&lt;/volume&gt;&lt;number&gt;2&lt;/number&gt;&lt;dates&gt;&lt;year&gt;2020&lt;/year&gt;&lt;/dates&gt;&lt;isbn&gt;2721-3269&lt;/isbn&gt;&lt;urls&gt;&lt;/urls&gt;&lt;/record&gt;&lt;/Cite&gt;&lt;/EndNote&gt;</w:instrText>
      </w:r>
      <w:r w:rsidR="007B02BF" w:rsidRPr="004509B4">
        <w:rPr>
          <w:rStyle w:val="Emphasis"/>
        </w:rPr>
        <w:fldChar w:fldCharType="separate"/>
      </w:r>
      <w:r w:rsidR="007B02BF" w:rsidRPr="004509B4">
        <w:rPr>
          <w:rStyle w:val="Emphasis"/>
        </w:rPr>
        <w:t>[2]</w:t>
      </w:r>
      <w:r w:rsidR="007B02BF" w:rsidRPr="004509B4">
        <w:rPr>
          <w:rStyle w:val="Emphasis"/>
        </w:rPr>
        <w:fldChar w:fldCharType="end"/>
      </w:r>
      <w:r w:rsidR="00ED6CFE" w:rsidRPr="004509B4">
        <w:rPr>
          <w:rStyle w:val="Emphasis"/>
        </w:rPr>
        <w:t xml:space="preserve">. </w:t>
      </w:r>
      <w:r w:rsidRPr="004509B4">
        <w:rPr>
          <w:rStyle w:val="Emphasis"/>
        </w:rPr>
        <w:t>Solid catalysts are frequently employed to speed up chemical reactions, including esterification, transesterification, alkylation, and other processes. Among these is the Matter Car Composition (MCM-48) catalyst, which is employed as a heterogeneous catalyst in the esterification of glycerol with oleic acid to yield glycerol oleate</w:t>
      </w:r>
      <w:r w:rsidR="007B02BF" w:rsidRPr="004509B4">
        <w:rPr>
          <w:rStyle w:val="Emphasis"/>
        </w:rPr>
        <w:t xml:space="preserve"> </w:t>
      </w:r>
      <w:r w:rsidR="007B02BF" w:rsidRPr="004509B4">
        <w:rPr>
          <w:rStyle w:val="Emphasis"/>
        </w:rPr>
        <w:fldChar w:fldCharType="begin"/>
      </w:r>
      <w:r w:rsidR="007B02BF" w:rsidRPr="004509B4">
        <w:rPr>
          <w:rStyle w:val="Emphasis"/>
        </w:rPr>
        <w:instrText xml:space="preserve"> ADDIN EN.CITE &lt;EndNote&gt;&lt;Cite&gt;&lt;Author&gt;Kurji&lt;/Author&gt;&lt;Year&gt;2023&lt;/Year&gt;&lt;RecNum&gt;3&lt;/RecNum&gt;&lt;DisplayText&gt;[3]&lt;/DisplayText&gt;&lt;record&gt;&lt;rec-number&gt;3&lt;/rec-number&gt;&lt;foreign-keys&gt;&lt;key app="EN" db-id="0at2w0dvnwfwdse22arxtsp7txe9avf0r2vw" timestamp="1727959833"&gt;3&lt;/key&gt;&lt;/foreign-keys&gt;&lt;ref-type name="Journal Article"&gt;17&lt;/ref-type&gt;&lt;contributors&gt;&lt;authors&gt;&lt;author&gt;Kurji, Badoor M.&lt;/author&gt;&lt;author&gt;Abbas, Ammar S.&lt;/author&gt;&lt;/authors&gt;&lt;/contributors&gt;&lt;titles&gt;&lt;title&gt;MCM-48 from rice husk ash as a novel heterogeneous catalyst for esterification of glycerol with oleic acid: Catalyst preparation, characterization, and activity&lt;/title&gt;&lt;secondary-title&gt;Case Studies in Chemical and Environmental Engineering&lt;/secondary-title&gt;&lt;/titles&gt;&lt;periodical&gt;&lt;full-title&gt;Case Studies in Chemical and Environmental Engineering&lt;/full-title&gt;&lt;/periodical&gt;&lt;pages&gt;100382&lt;/pages&gt;&lt;volume&gt;8&lt;/volume&gt;&lt;dates&gt;&lt;year&gt;2023&lt;/year&gt;&lt;/dates&gt;&lt;publisher&gt;Elsevier&lt;/publisher&gt;&lt;isbn&gt;2666-0164&lt;/isbn&gt;&lt;urls&gt;&lt;/urls&gt;&lt;/record&gt;&lt;/Cite&gt;&lt;/EndNote&gt;</w:instrText>
      </w:r>
      <w:r w:rsidR="007B02BF" w:rsidRPr="004509B4">
        <w:rPr>
          <w:rStyle w:val="Emphasis"/>
        </w:rPr>
        <w:fldChar w:fldCharType="separate"/>
      </w:r>
      <w:r w:rsidR="007B02BF" w:rsidRPr="004509B4">
        <w:rPr>
          <w:rStyle w:val="Emphasis"/>
        </w:rPr>
        <w:t>[3]</w:t>
      </w:r>
      <w:r w:rsidR="007B02BF" w:rsidRPr="004509B4">
        <w:rPr>
          <w:rStyle w:val="Emphasis"/>
        </w:rPr>
        <w:fldChar w:fldCharType="end"/>
      </w:r>
      <w:r w:rsidRPr="004509B4">
        <w:rPr>
          <w:rStyle w:val="Emphasis"/>
        </w:rPr>
        <w:t>. Strontium oxide (</w:t>
      </w:r>
      <w:proofErr w:type="spellStart"/>
      <w:r w:rsidRPr="004509B4">
        <w:rPr>
          <w:rStyle w:val="Emphasis"/>
        </w:rPr>
        <w:t>SrO</w:t>
      </w:r>
      <w:proofErr w:type="spellEnd"/>
      <w:r w:rsidRPr="004509B4">
        <w:rPr>
          <w:rStyle w:val="Emphasis"/>
        </w:rPr>
        <w:t>) has shown promise as a heterogeneous catalyst for the biodiesel industry, according to studies on heterogeneous catalysts based on metal oxides used in biodiesel manufacturing</w:t>
      </w:r>
      <w:r w:rsidR="007B02BF" w:rsidRPr="004509B4">
        <w:rPr>
          <w:rStyle w:val="Emphasis"/>
        </w:rPr>
        <w:t xml:space="preserve"> </w:t>
      </w:r>
      <w:r w:rsidR="007B02BF" w:rsidRPr="004509B4">
        <w:rPr>
          <w:rStyle w:val="Emphasis"/>
        </w:rPr>
        <w:fldChar w:fldCharType="begin"/>
      </w:r>
      <w:r w:rsidR="007B02BF" w:rsidRPr="004509B4">
        <w:rPr>
          <w:rStyle w:val="Emphasis"/>
        </w:rPr>
        <w:instrText xml:space="preserve"> ADDIN EN.CITE &lt;EndNote&gt;&lt;Cite&gt;&lt;Author&gt;Gadore&lt;/Author&gt;&lt;Year&gt;2023&lt;/Year&gt;&lt;RecNum&gt;4&lt;/RecNum&gt;&lt;DisplayText&gt;[4]&lt;/DisplayText&gt;&lt;record&gt;&lt;rec-number&gt;4&lt;/rec-number&gt;&lt;foreign-keys&gt;&lt;key app="EN" db-id="0at2w0dvnwfwdse22arxtsp7txe9avf0r2vw" timestamp="1727959955"&gt;4&lt;/key&gt;&lt;/foreign-keys&gt;&lt;ref-type name="Journal Article"&gt;17&lt;/ref-type&gt;&lt;contributors&gt;&lt;authors&gt;&lt;author&gt;Gadore, Vishal&lt;/author&gt;&lt;author&gt;Mishra, Soumya Ranjan&lt;/author&gt;&lt;author&gt;Yadav, Nidhi&lt;/author&gt;&lt;author&gt;Yadav, Gaurav&lt;/author&gt;&lt;author&gt;Ahmaruzzaman, Md&lt;/author&gt;&lt;/authors&gt;&lt;/contributors&gt;&lt;titles&gt;&lt;title&gt;Metal oxide-based heterogeneous catalysts for biodiesel production&lt;/title&gt;&lt;secondary-title&gt;Next Sustainability&lt;/secondary-title&gt;&lt;/titles&gt;&lt;periodical&gt;&lt;full-title&gt;Next Sustainability&lt;/full-title&gt;&lt;/periodical&gt;&lt;pages&gt;100012&lt;/pages&gt;&lt;volume&gt;2&lt;/volume&gt;&lt;dates&gt;&lt;year&gt;2023&lt;/year&gt;&lt;/dates&gt;&lt;publisher&gt;Elsevier&lt;/publisher&gt;&lt;isbn&gt;2949-8236&lt;/isbn&gt;&lt;urls&gt;&lt;/urls&gt;&lt;/record&gt;&lt;/Cite&gt;&lt;/EndNote&gt;</w:instrText>
      </w:r>
      <w:r w:rsidR="007B02BF" w:rsidRPr="004509B4">
        <w:rPr>
          <w:rStyle w:val="Emphasis"/>
        </w:rPr>
        <w:fldChar w:fldCharType="separate"/>
      </w:r>
      <w:r w:rsidR="007B02BF" w:rsidRPr="004509B4">
        <w:rPr>
          <w:rStyle w:val="Emphasis"/>
        </w:rPr>
        <w:t>[4]</w:t>
      </w:r>
      <w:r w:rsidR="007B02BF" w:rsidRPr="004509B4">
        <w:rPr>
          <w:rStyle w:val="Emphasis"/>
        </w:rPr>
        <w:fldChar w:fldCharType="end"/>
      </w:r>
      <w:r w:rsidRPr="004509B4">
        <w:rPr>
          <w:rStyle w:val="Emphasis"/>
        </w:rPr>
        <w:t>. Apart from its application in the chemical industry, solid catalysts are also being developed as heterogeneous biocatalysts as a substitute for chemical reactions that are more ecologically friendly. One of them involves the use of biocatalysts produced from the manufacture of isoamyl acetate esters (banana odor) utilizing palm tree fronds as precursors, and an investigation into the impact of activated carbon on lipase immobilization.</w:t>
      </w:r>
    </w:p>
    <w:p w14:paraId="53DC3F4D" w14:textId="611528ED" w:rsidR="00FF3572" w:rsidRPr="00F95E60" w:rsidRDefault="00FF3572" w:rsidP="00ED6CFE">
      <w:pPr>
        <w:pStyle w:val="Paragraph"/>
        <w:rPr>
          <w:rStyle w:val="Emphasis"/>
        </w:rPr>
      </w:pPr>
      <w:r w:rsidRPr="00F95E60">
        <w:rPr>
          <w:rStyle w:val="Emphasis"/>
        </w:rPr>
        <w:t xml:space="preserve">Because of its high activity, ease of separating mixtures, and repeatable reactions, research on heterogeneous catalysts is thought to be more beneficial for the chemical industry. Generally speaking, the catalysts that are created are made of powder and are intended to improve the mass transfer efficiency and catalytic activity of molecules. However, the type of reactor frequently places restrictions on the catalyst mixing procedure when using powder form. The method of combining catalysts involves the use of many reactors. A slurry reactor is the type of reactor utilized in liquid phase reactors that contain catalysts. Stirring is used in the slurry reactor to combine the liquid phase reactant </w:t>
      </w:r>
      <w:r w:rsidRPr="00F95E60">
        <w:rPr>
          <w:rStyle w:val="Emphasis"/>
        </w:rPr>
        <w:lastRenderedPageBreak/>
        <w:t>and powdered catalyst. The drawback of using granular or powdered catalysts in stirred reactors is the need for a filtration step to extract the catalyst from the reaction mixture. Furthermore, because the powdered solid catalyst follows the direction of fluid flow during stirring, it is recognized that there are significant mass transfer limits between the liquid and solid phases</w:t>
      </w:r>
      <w:r w:rsidR="007B02BF">
        <w:rPr>
          <w:rStyle w:val="Emphasis"/>
        </w:rPr>
        <w:t>.</w:t>
      </w:r>
    </w:p>
    <w:p w14:paraId="1A31A6D2" w14:textId="28C2C84A" w:rsidR="005B2B5C" w:rsidRPr="00F95E60" w:rsidRDefault="005B2B5C" w:rsidP="005B2B5C">
      <w:pPr>
        <w:ind w:firstLine="284"/>
        <w:jc w:val="both"/>
        <w:rPr>
          <w:rStyle w:val="Emphasis"/>
          <w:sz w:val="20"/>
        </w:rPr>
      </w:pPr>
      <w:r w:rsidRPr="00F95E60">
        <w:rPr>
          <w:rStyle w:val="Emphasis"/>
          <w:sz w:val="20"/>
        </w:rPr>
        <w:t>The rotating bed reactor is the most often used type of reactor</w:t>
      </w:r>
      <w:r w:rsidR="004509B4">
        <w:rPr>
          <w:rStyle w:val="Emphasis"/>
          <w:sz w:val="20"/>
        </w:rPr>
        <w:t xml:space="preserve">, as shown in </w:t>
      </w:r>
      <w:r w:rsidR="004509B4" w:rsidRPr="004509B4">
        <w:rPr>
          <w:rStyle w:val="Emphasis"/>
          <w:b/>
          <w:bCs/>
          <w:sz w:val="20"/>
        </w:rPr>
        <w:t>FIGURE 1</w:t>
      </w:r>
      <w:r w:rsidRPr="00F95E60">
        <w:rPr>
          <w:rStyle w:val="Emphasis"/>
          <w:sz w:val="20"/>
        </w:rPr>
        <w:t>. This kind of reactor is an adaptation of a stirred tank (STR) and fixed bed reactor (FBR). Centrifugal force powers the reactants in the revolving cell. The catalyst can now be recycled inside the tank or vessel thanks to this change. The catalyst separation and reaction occur concurrently in the rotating bed reactor; however, because the catalyst mixing process is conducted at a slow stirrer rotation speed, mass and heat transfer are still considered to be limited. This means that a fixed bed reactor—which can overcome the drawbacks of both slurry reactors and rotating bed reactors</w:t>
      </w:r>
      <w:r w:rsidR="00F95E60">
        <w:rPr>
          <w:rStyle w:val="Emphasis"/>
          <w:sz w:val="20"/>
        </w:rPr>
        <w:t>-</w:t>
      </w:r>
      <w:r w:rsidRPr="00F95E60">
        <w:rPr>
          <w:rStyle w:val="Emphasis"/>
          <w:sz w:val="20"/>
        </w:rPr>
        <w:t>is required</w:t>
      </w:r>
      <w:r w:rsidR="005E5435">
        <w:rPr>
          <w:rStyle w:val="Emphasis"/>
          <w:sz w:val="20"/>
        </w:rPr>
        <w:t xml:space="preserve"> </w:t>
      </w:r>
      <w:r w:rsidR="005E5435">
        <w:rPr>
          <w:rStyle w:val="Emphasis"/>
          <w:sz w:val="20"/>
        </w:rPr>
        <w:fldChar w:fldCharType="begin"/>
      </w:r>
      <w:r w:rsidR="005E5435">
        <w:rPr>
          <w:rStyle w:val="Emphasis"/>
          <w:sz w:val="20"/>
        </w:rPr>
        <w:instrText xml:space="preserve"> ADDIN EN.CITE &lt;EndNote&gt;&lt;Cite&gt;&lt;Author&gt;Kowalczykiewicz&lt;/Author&gt;&lt;Year&gt;2021&lt;/Year&gt;&lt;RecNum&gt;6&lt;/RecNum&gt;&lt;DisplayText&gt;[5]&lt;/DisplayText&gt;&lt;record&gt;&lt;rec-number&gt;6&lt;/rec-number&gt;&lt;foreign-keys&gt;&lt;key app="EN" db-id="0at2w0dvnwfwdse22arxtsp7txe9avf0r2vw" timestamp="1727963055"&gt;6&lt;/key&gt;&lt;/foreign-keys&gt;&lt;ref-type name="Journal Article"&gt;17&lt;/ref-type&gt;&lt;contributors&gt;&lt;authors&gt;&lt;author&gt;Kowalczykiewicz, Daria&lt;/author&gt;&lt;author&gt;Szymańska, Katarzyna&lt;/author&gt;&lt;author&gt;Gillner, Danuta&lt;/author&gt;&lt;author&gt;Jarzębski, Andrzej B.&lt;/author&gt;&lt;/authors&gt;&lt;/contributors&gt;&lt;titles&gt;&lt;title&gt;Rotating bed reactor packed with heterofunctional structured silica-supported lipase. Developing an effective system for the organic solvent and aqueous phase reactions&lt;/title&gt;&lt;secondary-title&gt;Microporous and Mesoporous Materials&lt;/secondary-title&gt;&lt;/titles&gt;&lt;periodical&gt;&lt;full-title&gt;Microporous and Mesoporous Materials&lt;/full-title&gt;&lt;/periodical&gt;&lt;pages&gt;110789&lt;/pages&gt;&lt;volume&gt;312&lt;/volume&gt;&lt;dates&gt;&lt;year&gt;2021&lt;/year&gt;&lt;/dates&gt;&lt;publisher&gt;Elsevier&lt;/publisher&gt;&lt;isbn&gt;1387-1811&lt;/isbn&gt;&lt;urls&gt;&lt;/urls&gt;&lt;/record&gt;&lt;/Cite&gt;&lt;/EndNote&gt;</w:instrText>
      </w:r>
      <w:r w:rsidR="005E5435">
        <w:rPr>
          <w:rStyle w:val="Emphasis"/>
          <w:sz w:val="20"/>
        </w:rPr>
        <w:fldChar w:fldCharType="separate"/>
      </w:r>
      <w:r w:rsidR="005E5435">
        <w:rPr>
          <w:rStyle w:val="Emphasis"/>
          <w:noProof/>
          <w:sz w:val="20"/>
        </w:rPr>
        <w:t>[5]</w:t>
      </w:r>
      <w:r w:rsidR="005E5435">
        <w:rPr>
          <w:rStyle w:val="Emphasis"/>
          <w:sz w:val="20"/>
        </w:rPr>
        <w:fldChar w:fldCharType="end"/>
      </w:r>
      <w:r w:rsidRPr="00F95E60">
        <w:rPr>
          <w:rStyle w:val="Emphasis"/>
          <w:sz w:val="20"/>
        </w:rPr>
        <w:t>.</w:t>
      </w:r>
      <w:r w:rsidR="00C07B24" w:rsidRPr="00F95E60">
        <w:rPr>
          <w:rStyle w:val="Emphasis"/>
          <w:sz w:val="20"/>
        </w:rPr>
        <w:t xml:space="preserve"> </w:t>
      </w:r>
    </w:p>
    <w:p w14:paraId="371CD50B" w14:textId="745934E5" w:rsidR="00104F9B" w:rsidRDefault="00E411CE" w:rsidP="00104F9B">
      <w:pPr>
        <w:pStyle w:val="Paragraph"/>
      </w:pPr>
      <w:r>
        <w:t>.</w:t>
      </w:r>
    </w:p>
    <w:p w14:paraId="0E628219" w14:textId="11E33B4D" w:rsidR="009B2B94" w:rsidRDefault="00E97359" w:rsidP="00A355ED">
      <w:pPr>
        <w:pStyle w:val="Paragraph"/>
        <w:jc w:val="left"/>
        <w:rPr>
          <w:rStyle w:val="Emphasis"/>
          <w:i/>
          <w:iCs/>
        </w:rPr>
      </w:pPr>
      <w:r>
        <w:rPr>
          <w:noProof/>
          <w:color w:val="333333"/>
        </w:rPr>
        <mc:AlternateContent>
          <mc:Choice Requires="wpg">
            <w:drawing>
              <wp:anchor distT="0" distB="0" distL="114300" distR="114300" simplePos="0" relativeHeight="251857408" behindDoc="0" locked="0" layoutInCell="1" allowOverlap="1" wp14:anchorId="30C9F1C8" wp14:editId="15E3DBF4">
                <wp:simplePos x="0" y="0"/>
                <wp:positionH relativeFrom="column">
                  <wp:posOffset>2117824</wp:posOffset>
                </wp:positionH>
                <wp:positionV relativeFrom="paragraph">
                  <wp:posOffset>74167</wp:posOffset>
                </wp:positionV>
                <wp:extent cx="1830724" cy="1876425"/>
                <wp:effectExtent l="0" t="0" r="0" b="0"/>
                <wp:wrapNone/>
                <wp:docPr id="1151763892" name="Group 40"/>
                <wp:cNvGraphicFramePr/>
                <a:graphic xmlns:a="http://schemas.openxmlformats.org/drawingml/2006/main">
                  <a:graphicData uri="http://schemas.microsoft.com/office/word/2010/wordprocessingGroup">
                    <wpg:wgp>
                      <wpg:cNvGrpSpPr/>
                      <wpg:grpSpPr>
                        <a:xfrm>
                          <a:off x="0" y="0"/>
                          <a:ext cx="1830724" cy="1876425"/>
                          <a:chOff x="50810" y="51487"/>
                          <a:chExt cx="1831787" cy="1877515"/>
                        </a:xfrm>
                      </wpg:grpSpPr>
                      <wps:wsp>
                        <wps:cNvPr id="2117025072" name="Text Box 20"/>
                        <wps:cNvSpPr txBox="1"/>
                        <wps:spPr>
                          <a:xfrm>
                            <a:off x="589695" y="1694439"/>
                            <a:ext cx="758963" cy="234563"/>
                          </a:xfrm>
                          <a:prstGeom prst="rect">
                            <a:avLst/>
                          </a:prstGeom>
                          <a:noFill/>
                          <a:ln w="6350">
                            <a:noFill/>
                          </a:ln>
                        </wps:spPr>
                        <wps:txbx>
                          <w:txbxContent>
                            <w:p w14:paraId="60C78498" w14:textId="5ED1098F" w:rsidR="00A536A2" w:rsidRPr="00A536A2" w:rsidRDefault="00A536A2">
                              <w:pPr>
                                <w:rPr>
                                  <w:sz w:val="14"/>
                                  <w:szCs w:val="10"/>
                                </w:rPr>
                              </w:pPr>
                              <w:r w:rsidRPr="00A536A2">
                                <w:rPr>
                                  <w:sz w:val="14"/>
                                  <w:szCs w:val="10"/>
                                </w:rPr>
                                <w:t>Mixed produ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5445032" name="Group 27"/>
                        <wpg:cNvGrpSpPr/>
                        <wpg:grpSpPr>
                          <a:xfrm>
                            <a:off x="507586" y="492656"/>
                            <a:ext cx="792480" cy="1080010"/>
                            <a:chOff x="0" y="0"/>
                            <a:chExt cx="792480" cy="1080010"/>
                          </a:xfrm>
                        </wpg:grpSpPr>
                        <wps:wsp>
                          <wps:cNvPr id="503417983" name="Flowchart: Delay 18"/>
                          <wps:cNvSpPr/>
                          <wps:spPr>
                            <a:xfrm rot="5400000">
                              <a:off x="-12558" y="277121"/>
                              <a:ext cx="830541" cy="775238"/>
                            </a:xfrm>
                            <a:prstGeom prst="flowChartDelay">
                              <a:avLst/>
                            </a:prstGeom>
                            <a:gradFill>
                              <a:gsLst>
                                <a:gs pos="0">
                                  <a:schemeClr val="accent1">
                                    <a:lumMod val="5000"/>
                                    <a:lumOff val="95000"/>
                                  </a:schemeClr>
                                </a:gs>
                                <a:gs pos="100000">
                                  <a:schemeClr val="bg1"/>
                                </a:gs>
                                <a:gs pos="31635">
                                  <a:srgbClr val="FFC000"/>
                                </a:gs>
                                <a:gs pos="69000">
                                  <a:srgbClr val="FFC000"/>
                                </a:gs>
                              </a:gsLst>
                              <a:lin ang="5400000" scaled="1"/>
                            </a:gradFill>
                            <a:ln>
                              <a:solidFill>
                                <a:schemeClr val="accent1">
                                  <a:shade val="1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1365754" name="Flowchart: Delay 18"/>
                          <wps:cNvSpPr/>
                          <wps:spPr>
                            <a:xfrm rot="5400000">
                              <a:off x="-17800" y="281890"/>
                              <a:ext cx="834390" cy="691515"/>
                            </a:xfrm>
                            <a:prstGeom prst="flowChartDelay">
                              <a:avLst/>
                            </a:prstGeom>
                            <a:ln>
                              <a:solidFill>
                                <a:schemeClr val="tx1"/>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4229301" name="Flowchart: Delay 18"/>
                          <wps:cNvSpPr/>
                          <wps:spPr>
                            <a:xfrm rot="5400000" flipH="1">
                              <a:off x="293594" y="-244357"/>
                              <a:ext cx="202801" cy="691515"/>
                            </a:xfrm>
                            <a:prstGeom prst="flowChartDelay">
                              <a:avLst/>
                            </a:prstGeom>
                            <a:ln>
                              <a:solidFill>
                                <a:schemeClr val="tx1"/>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56935859" name="Group 24"/>
                          <wpg:cNvGrpSpPr/>
                          <wpg:grpSpPr>
                            <a:xfrm>
                              <a:off x="0" y="119481"/>
                              <a:ext cx="792480" cy="89535"/>
                              <a:chOff x="0" y="0"/>
                              <a:chExt cx="793004" cy="90169"/>
                            </a:xfrm>
                          </wpg:grpSpPr>
                          <wps:wsp>
                            <wps:cNvPr id="1449132123" name="Rectangle 23"/>
                            <wps:cNvSpPr/>
                            <wps:spPr>
                              <a:xfrm>
                                <a:off x="0" y="44450"/>
                                <a:ext cx="793004" cy="45719"/>
                              </a:xfrm>
                              <a:prstGeom prst="rect">
                                <a:avLst/>
                              </a:prstGeom>
                              <a:solidFill>
                                <a:schemeClr val="bg1"/>
                              </a:solidFill>
                              <a:ln>
                                <a:solidFill>
                                  <a:schemeClr val="accent1">
                                    <a:shade val="15000"/>
                                    <a:alpha val="9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7110664" name="Rectangle 23"/>
                            <wps:cNvSpPr/>
                            <wps:spPr>
                              <a:xfrm>
                                <a:off x="0" y="0"/>
                                <a:ext cx="793004" cy="45719"/>
                              </a:xfrm>
                              <a:prstGeom prst="rect">
                                <a:avLst/>
                              </a:prstGeom>
                              <a:solidFill>
                                <a:schemeClr val="bg1"/>
                              </a:solidFill>
                              <a:ln>
                                <a:solidFill>
                                  <a:schemeClr val="accent1">
                                    <a:shade val="15000"/>
                                    <a:alpha val="9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659383154" name="Rectangle 30"/>
                        <wps:cNvSpPr/>
                        <wps:spPr>
                          <a:xfrm>
                            <a:off x="817362" y="160486"/>
                            <a:ext cx="171766" cy="145335"/>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6487560" name="Straight Arrow Connector 32"/>
                        <wps:cNvCnPr/>
                        <wps:spPr>
                          <a:xfrm>
                            <a:off x="1148546" y="123164"/>
                            <a:ext cx="0" cy="20256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18051402" name="Arrow: Curved Up 33"/>
                        <wps:cNvSpPr/>
                        <wps:spPr>
                          <a:xfrm>
                            <a:off x="817362" y="340023"/>
                            <a:ext cx="203705" cy="105973"/>
                          </a:xfrm>
                          <a:prstGeom prst="curvedUp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800032" name="Text Box 20"/>
                        <wps:cNvSpPr txBox="1"/>
                        <wps:spPr>
                          <a:xfrm>
                            <a:off x="1123634" y="51487"/>
                            <a:ext cx="758963" cy="234563"/>
                          </a:xfrm>
                          <a:prstGeom prst="rect">
                            <a:avLst/>
                          </a:prstGeom>
                          <a:noFill/>
                          <a:ln w="6350">
                            <a:noFill/>
                          </a:ln>
                        </wps:spPr>
                        <wps:txbx>
                          <w:txbxContent>
                            <w:p w14:paraId="7E49CBD8" w14:textId="58C66D87" w:rsidR="00160938" w:rsidRPr="00A536A2" w:rsidRDefault="00160938" w:rsidP="00160938">
                              <w:pPr>
                                <w:rPr>
                                  <w:sz w:val="14"/>
                                  <w:szCs w:val="10"/>
                                </w:rPr>
                              </w:pPr>
                              <w:r>
                                <w:rPr>
                                  <w:sz w:val="14"/>
                                  <w:szCs w:val="10"/>
                                </w:rPr>
                                <w:t>Fe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9481892" name="Straight Connector 34"/>
                        <wps:cNvCnPr/>
                        <wps:spPr>
                          <a:xfrm flipH="1">
                            <a:off x="683001" y="235131"/>
                            <a:ext cx="242702" cy="0"/>
                          </a:xfrm>
                          <a:prstGeom prst="line">
                            <a:avLst/>
                          </a:prstGeom>
                          <a:ln>
                            <a:headEnd type="diamond"/>
                          </a:ln>
                        </wps:spPr>
                        <wps:style>
                          <a:lnRef idx="1">
                            <a:schemeClr val="accent1"/>
                          </a:lnRef>
                          <a:fillRef idx="0">
                            <a:schemeClr val="accent1"/>
                          </a:fillRef>
                          <a:effectRef idx="0">
                            <a:schemeClr val="accent1"/>
                          </a:effectRef>
                          <a:fontRef idx="minor">
                            <a:schemeClr val="tx1"/>
                          </a:fontRef>
                        </wps:style>
                        <wps:bodyPr/>
                      </wps:wsp>
                      <wps:wsp>
                        <wps:cNvPr id="336963278" name="Text Box 20"/>
                        <wps:cNvSpPr txBox="1"/>
                        <wps:spPr>
                          <a:xfrm>
                            <a:off x="50810" y="1251693"/>
                            <a:ext cx="758963" cy="234563"/>
                          </a:xfrm>
                          <a:prstGeom prst="rect">
                            <a:avLst/>
                          </a:prstGeom>
                          <a:noFill/>
                          <a:ln w="6350">
                            <a:noFill/>
                          </a:ln>
                        </wps:spPr>
                        <wps:txbx>
                          <w:txbxContent>
                            <w:p w14:paraId="7C7A17D7" w14:textId="6B22F33A" w:rsidR="00160938" w:rsidRPr="00A536A2" w:rsidRDefault="00160938" w:rsidP="00160938">
                              <w:pPr>
                                <w:rPr>
                                  <w:sz w:val="14"/>
                                  <w:szCs w:val="10"/>
                                </w:rPr>
                              </w:pPr>
                              <w:r>
                                <w:rPr>
                                  <w:sz w:val="14"/>
                                  <w:szCs w:val="10"/>
                                </w:rPr>
                                <w:t>Agit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C9F1C8" id="Group 40" o:spid="_x0000_s1026" style="position:absolute;left:0;text-align:left;margin-left:166.75pt;margin-top:5.85pt;width:144.15pt;height:147.75pt;z-index:251857408;mso-width-relative:margin;mso-height-relative:margin" coordorigin="508,514" coordsize="18317,18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">
                <v:shapetype id="_x0000_t202" coordsize="21600,21600" o:spt="202" path="m,l,21600r21600,l21600,xe">
                  <v:stroke joinstyle="miter"/>
                  <v:path gradientshapeok="t" o:connecttype="rect"/>
                </v:shapetype>
                <v:shape id="_x0000_s1027" type="#_x0000_t202" style="position:absolute;left:5896;top:16944;width:7590;height:2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" filled="f" stroked="f" strokeweight=".5pt">
                  <v:textbox>
                    <w:txbxContent>
                      <w:p w14:paraId="60C78498" w14:textId="5ED1098F" w:rsidR="00A536A2" w:rsidRPr="00A536A2" w:rsidRDefault="00A536A2">
                        <w:pPr>
                          <w:rPr>
                            <w:sz w:val="14"/>
                            <w:szCs w:val="10"/>
                          </w:rPr>
                        </w:pPr>
                        <w:r w:rsidRPr="00A536A2">
                          <w:rPr>
                            <w:sz w:val="14"/>
                            <w:szCs w:val="10"/>
                          </w:rPr>
                          <w:t>Mixed product</w:t>
                        </w:r>
                      </w:p>
                    </w:txbxContent>
                  </v:textbox>
                </v:shape>
                <v:group id="Group 27" o:spid="_x0000_s1028" style="position:absolute;left:5075;top:4926;width:7925;height:10800" coordsize="7924,1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">
                  <v:shapetype id="_x0000_t135" coordsize="21600,21600" o:spt="135" path="m10800,qx21600,10800,10800,21600l,21600,,xe">
                    <v:stroke joinstyle="miter"/>
                    <v:path gradientshapeok="t" o:connecttype="rect" textboxrect="0,3163,18437,18437"/>
                  </v:shapetype>
                  <v:shape id="Flowchart: Delay 18" o:spid="_x0000_s1029" type="#_x0000_t135" style="position:absolute;left:-126;top:2770;width:8306;height:775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" fillcolor="#f6f8fc [180]" strokecolor="#09101d [484]" strokeweight="1pt">
                    <v:fill color2="white [3212]" colors="0 #f6f8fc;20732f #ffc000;45220f #ffc000;1 white" focus="100%" type="gradient"/>
                  </v:shape>
                  <v:shape id="Flowchart: Delay 18" o:spid="_x0000_s1030" type="#_x0000_t135" style="position:absolute;left:-178;top:2818;width:8344;height:691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" fillcolor="white [3201]" strokecolor="black [3213]" strokeweight="1pt"/>
                  <v:shape id="Flowchart: Delay 18" o:spid="_x0000_s1031" type="#_x0000_t135" style="position:absolute;left:2936;top:-2444;width:2028;height:6915;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" fillcolor="white [3201]" strokecolor="black [3213]" strokeweight="1pt"/>
                  <v:group id="Group 24" o:spid="_x0000_s1032" style="position:absolute;top:1194;width:7924;height:896" coordsize="7930,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">
                    <v:rect id="Rectangle 23" o:spid="_x0000_s1033" style="position:absolute;top:444;width:793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" fillcolor="white [3212]" strokecolor="#09101d [484]" strokeweight="1pt">
                      <v:stroke opacity="62194f"/>
                    </v:rect>
                    <v:rect id="Rectangle 23" o:spid="_x0000_s1034" style="position:absolute;width:793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" fillcolor="white [3212]" strokecolor="#09101d [484]" strokeweight="1pt">
                      <v:stroke opacity="62194f"/>
                    </v:rect>
                  </v:group>
                </v:group>
                <v:rect id="Rectangle 30" o:spid="_x0000_s1035" style="position:absolute;left:8173;top:1604;width:1718;height:1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" fillcolor="black [3200]" strokecolor="black [480]" strokeweight="1pt"/>
                <v:shapetype id="_x0000_t32" coordsize="21600,21600" o:spt="32" o:oned="t" path="m,l21600,21600e" filled="f">
                  <v:path arrowok="t" fillok="f" o:connecttype="none"/>
                  <o:lock v:ext="edit" shapetype="t"/>
                </v:shapetype>
                <v:shape id="Straight Arrow Connector 32" o:spid="_x0000_s1036" type="#_x0000_t32" style="position:absolute;left:11485;top:1231;width:0;height:20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" strokecolor="black [3200]" strokeweight="1.5pt">
                  <v:stroke endarrow="block" joinstyle="miter"/>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33" o:spid="_x0000_s1037" type="#_x0000_t104" style="position:absolute;left:8173;top:3400;width:2037;height:10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" adj="15982,20196,5400" fillcolor="black [3200]" strokecolor="black [480]" strokeweight="1pt"/>
                <v:shape id="_x0000_s1038" type="#_x0000_t202" style="position:absolute;left:11236;top:514;width:7589;height:2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" filled="f" stroked="f" strokeweight=".5pt">
                  <v:textbox>
                    <w:txbxContent>
                      <w:p w14:paraId="7E49CBD8" w14:textId="58C66D87" w:rsidR="00160938" w:rsidRPr="00A536A2" w:rsidRDefault="00160938" w:rsidP="00160938">
                        <w:pPr>
                          <w:rPr>
                            <w:sz w:val="14"/>
                            <w:szCs w:val="10"/>
                          </w:rPr>
                        </w:pPr>
                        <w:r>
                          <w:rPr>
                            <w:sz w:val="14"/>
                            <w:szCs w:val="10"/>
                          </w:rPr>
                          <w:t>Feed</w:t>
                        </w:r>
                      </w:p>
                    </w:txbxContent>
                  </v:textbox>
                </v:shape>
                <v:line id="Straight Connector 34" o:spid="_x0000_s1039" style="position:absolute;flip:x;visibility:visible;mso-wrap-style:square" from="6830,2351" to="9257,23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" strokecolor="#4472c4 [3204]" strokeweight=".5pt">
                  <v:stroke startarrow="diamond" joinstyle="miter"/>
                </v:line>
                <v:shape id="_x0000_s1040" type="#_x0000_t202" style="position:absolute;left:508;top:12516;width:7589;height:2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" filled="f" stroked="f" strokeweight=".5pt">
                  <v:textbox>
                    <w:txbxContent>
                      <w:p w14:paraId="7C7A17D7" w14:textId="6B22F33A" w:rsidR="00160938" w:rsidRPr="00A536A2" w:rsidRDefault="00160938" w:rsidP="00160938">
                        <w:pPr>
                          <w:rPr>
                            <w:sz w:val="14"/>
                            <w:szCs w:val="10"/>
                          </w:rPr>
                        </w:pPr>
                        <w:r>
                          <w:rPr>
                            <w:sz w:val="14"/>
                            <w:szCs w:val="10"/>
                          </w:rPr>
                          <w:t>Agitator</w:t>
                        </w:r>
                      </w:p>
                    </w:txbxContent>
                  </v:textbox>
                </v:shape>
              </v:group>
            </w:pict>
          </mc:Fallback>
        </mc:AlternateContent>
      </w:r>
      <w:r w:rsidR="002F19B6">
        <w:rPr>
          <w:noProof/>
        </w:rPr>
        <mc:AlternateContent>
          <mc:Choice Requires="wps">
            <w:drawing>
              <wp:anchor distT="0" distB="0" distL="114300" distR="114300" simplePos="0" relativeHeight="251877888" behindDoc="0" locked="0" layoutInCell="1" allowOverlap="1" wp14:anchorId="3E6B0510" wp14:editId="1FA73E4A">
                <wp:simplePos x="0" y="0"/>
                <wp:positionH relativeFrom="column">
                  <wp:posOffset>2962069</wp:posOffset>
                </wp:positionH>
                <wp:positionV relativeFrom="paragraph">
                  <wp:posOffset>1492250</wp:posOffset>
                </wp:positionV>
                <wp:extent cx="0" cy="211759"/>
                <wp:effectExtent l="76200" t="0" r="57150" b="55245"/>
                <wp:wrapNone/>
                <wp:docPr id="1986764508" name="Straight Arrow Connector 19"/>
                <wp:cNvGraphicFramePr/>
                <a:graphic xmlns:a="http://schemas.openxmlformats.org/drawingml/2006/main">
                  <a:graphicData uri="http://schemas.microsoft.com/office/word/2010/wordprocessingShape">
                    <wps:wsp>
                      <wps:cNvCnPr/>
                      <wps:spPr>
                        <a:xfrm>
                          <a:off x="0" y="0"/>
                          <a:ext cx="0" cy="211759"/>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09946EDE" id="Straight Arrow Connector 19" o:spid="_x0000_s1026" type="#_x0000_t32" style="position:absolute;margin-left:233.25pt;margin-top:117.5pt;width:0;height:16.65pt;z-index:25187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" strokecolor="#0d0d0d [3069]" strokeweight=".5pt">
                <v:stroke endarrow="block" joinstyle="miter"/>
              </v:shape>
            </w:pict>
          </mc:Fallback>
        </mc:AlternateContent>
      </w:r>
      <w:r w:rsidR="002F19B6">
        <w:rPr>
          <w:noProof/>
        </w:rPr>
        <mc:AlternateContent>
          <mc:Choice Requires="wps">
            <w:drawing>
              <wp:anchor distT="0" distB="0" distL="114300" distR="114300" simplePos="0" relativeHeight="251875840" behindDoc="0" locked="0" layoutInCell="1" allowOverlap="1" wp14:anchorId="412EDC2C" wp14:editId="0CE46AF1">
                <wp:simplePos x="0" y="0"/>
                <wp:positionH relativeFrom="column">
                  <wp:posOffset>3500726</wp:posOffset>
                </wp:positionH>
                <wp:positionV relativeFrom="paragraph">
                  <wp:posOffset>681627</wp:posOffset>
                </wp:positionV>
                <wp:extent cx="1023180" cy="234501"/>
                <wp:effectExtent l="0" t="0" r="0" b="0"/>
                <wp:wrapNone/>
                <wp:docPr id="1044353384" name="Text Box 20"/>
                <wp:cNvGraphicFramePr/>
                <a:graphic xmlns:a="http://schemas.openxmlformats.org/drawingml/2006/main">
                  <a:graphicData uri="http://schemas.microsoft.com/office/word/2010/wordprocessingShape">
                    <wps:wsp>
                      <wps:cNvSpPr txBox="1"/>
                      <wps:spPr>
                        <a:xfrm>
                          <a:off x="0" y="0"/>
                          <a:ext cx="1023180" cy="234501"/>
                        </a:xfrm>
                        <a:prstGeom prst="rect">
                          <a:avLst/>
                        </a:prstGeom>
                        <a:noFill/>
                        <a:ln w="6350">
                          <a:noFill/>
                        </a:ln>
                      </wps:spPr>
                      <wps:txbx>
                        <w:txbxContent>
                          <w:p w14:paraId="143AA1F8" w14:textId="721DD4E5" w:rsidR="002F19B6" w:rsidRPr="00A536A2" w:rsidRDefault="002F19B6" w:rsidP="002F19B6">
                            <w:pPr>
                              <w:rPr>
                                <w:sz w:val="14"/>
                                <w:szCs w:val="10"/>
                              </w:rPr>
                            </w:pPr>
                            <w:r>
                              <w:rPr>
                                <w:sz w:val="14"/>
                                <w:szCs w:val="10"/>
                              </w:rPr>
                              <w:t>Cooling Jack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12EDC2C" id="Text Box 20" o:spid="_x0000_s1041" type="#_x0000_t202" style="position:absolute;left:0;text-align:left;margin-left:275.65pt;margin-top:53.65pt;width:80.55pt;height:18.45pt;z-index:251875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" filled="f" stroked="f" strokeweight=".5pt">
                <v:textbox>
                  <w:txbxContent>
                    <w:p w14:paraId="143AA1F8" w14:textId="721DD4E5" w:rsidR="002F19B6" w:rsidRPr="00A536A2" w:rsidRDefault="002F19B6" w:rsidP="002F19B6">
                      <w:pPr>
                        <w:rPr>
                          <w:sz w:val="14"/>
                          <w:szCs w:val="10"/>
                        </w:rPr>
                      </w:pPr>
                      <w:r>
                        <w:rPr>
                          <w:sz w:val="14"/>
                          <w:szCs w:val="10"/>
                        </w:rPr>
                        <w:t>Cooling Jacket</w:t>
                      </w:r>
                    </w:p>
                  </w:txbxContent>
                </v:textbox>
              </v:shape>
            </w:pict>
          </mc:Fallback>
        </mc:AlternateContent>
      </w:r>
      <w:r w:rsidR="002F19B6">
        <w:rPr>
          <w:noProof/>
        </w:rPr>
        <mc:AlternateContent>
          <mc:Choice Requires="wps">
            <w:drawing>
              <wp:anchor distT="0" distB="0" distL="114300" distR="114300" simplePos="0" relativeHeight="251873792" behindDoc="0" locked="0" layoutInCell="1" allowOverlap="1" wp14:anchorId="705F74CA" wp14:editId="704462A4">
                <wp:simplePos x="0" y="0"/>
                <wp:positionH relativeFrom="column">
                  <wp:posOffset>3365668</wp:posOffset>
                </wp:positionH>
                <wp:positionV relativeFrom="paragraph">
                  <wp:posOffset>792910</wp:posOffset>
                </wp:positionV>
                <wp:extent cx="198070" cy="44156"/>
                <wp:effectExtent l="38100" t="0" r="31115" b="51435"/>
                <wp:wrapNone/>
                <wp:docPr id="1473833412" name="Straight Connector 42"/>
                <wp:cNvGraphicFramePr/>
                <a:graphic xmlns:a="http://schemas.openxmlformats.org/drawingml/2006/main">
                  <a:graphicData uri="http://schemas.microsoft.com/office/word/2010/wordprocessingShape">
                    <wps:wsp>
                      <wps:cNvCnPr/>
                      <wps:spPr>
                        <a:xfrm flipV="1">
                          <a:off x="0" y="0"/>
                          <a:ext cx="198070" cy="44156"/>
                        </a:xfrm>
                        <a:prstGeom prst="line">
                          <a:avLst/>
                        </a:prstGeom>
                        <a:ln w="0">
                          <a:head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line w14:anchorId="5F3D2372" id="Straight Connector 42" o:spid="_x0000_s1026" style="position:absolute;flip:y;z-index:25187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5pt,62.45pt" to="280.6pt,6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" strokecolor="#4472c4 [3204]" strokeweight="0">
                <v:stroke startarrow="diamond" joinstyle="miter"/>
              </v:line>
            </w:pict>
          </mc:Fallback>
        </mc:AlternateContent>
      </w:r>
      <w:r w:rsidR="002F19B6">
        <w:rPr>
          <w:noProof/>
        </w:rPr>
        <mc:AlternateContent>
          <mc:Choice Requires="wps">
            <w:drawing>
              <wp:anchor distT="0" distB="0" distL="114300" distR="114300" simplePos="0" relativeHeight="251871744" behindDoc="0" locked="0" layoutInCell="1" allowOverlap="1" wp14:anchorId="1C62C25E" wp14:editId="0A8925EB">
                <wp:simplePos x="0" y="0"/>
                <wp:positionH relativeFrom="column">
                  <wp:posOffset>3299056</wp:posOffset>
                </wp:positionH>
                <wp:positionV relativeFrom="paragraph">
                  <wp:posOffset>1003038</wp:posOffset>
                </wp:positionV>
                <wp:extent cx="231376" cy="68429"/>
                <wp:effectExtent l="38100" t="38100" r="35560" b="27305"/>
                <wp:wrapNone/>
                <wp:docPr id="1265872354" name="Straight Connector 42"/>
                <wp:cNvGraphicFramePr/>
                <a:graphic xmlns:a="http://schemas.openxmlformats.org/drawingml/2006/main">
                  <a:graphicData uri="http://schemas.microsoft.com/office/word/2010/wordprocessingShape">
                    <wps:wsp>
                      <wps:cNvCnPr/>
                      <wps:spPr>
                        <a:xfrm>
                          <a:off x="0" y="0"/>
                          <a:ext cx="231376" cy="68429"/>
                        </a:xfrm>
                        <a:prstGeom prst="line">
                          <a:avLst/>
                        </a:prstGeom>
                        <a:ln w="0">
                          <a:head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line w14:anchorId="4025932C" id="Straight Connector 42" o:spid="_x0000_s1026" style="position:absolute;z-index:25187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75pt,79pt" to="277.95pt,8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" strokecolor="#4472c4 [3204]" strokeweight="0">
                <v:stroke startarrow="diamond" joinstyle="miter"/>
              </v:line>
            </w:pict>
          </mc:Fallback>
        </mc:AlternateContent>
      </w:r>
      <w:r w:rsidR="002F19B6">
        <w:rPr>
          <w:noProof/>
        </w:rPr>
        <mc:AlternateContent>
          <mc:Choice Requires="wps">
            <w:drawing>
              <wp:anchor distT="0" distB="0" distL="114300" distR="114300" simplePos="0" relativeHeight="251870720" behindDoc="0" locked="0" layoutInCell="1" allowOverlap="1" wp14:anchorId="3A5D2B4B" wp14:editId="4A80510F">
                <wp:simplePos x="0" y="0"/>
                <wp:positionH relativeFrom="column">
                  <wp:posOffset>3440430</wp:posOffset>
                </wp:positionH>
                <wp:positionV relativeFrom="paragraph">
                  <wp:posOffset>958628</wp:posOffset>
                </wp:positionV>
                <wp:extent cx="1023180" cy="234501"/>
                <wp:effectExtent l="0" t="0" r="0" b="0"/>
                <wp:wrapNone/>
                <wp:docPr id="1303008284" name="Text Box 20"/>
                <wp:cNvGraphicFramePr/>
                <a:graphic xmlns:a="http://schemas.openxmlformats.org/drawingml/2006/main">
                  <a:graphicData uri="http://schemas.microsoft.com/office/word/2010/wordprocessingShape">
                    <wps:wsp>
                      <wps:cNvSpPr txBox="1"/>
                      <wps:spPr>
                        <a:xfrm>
                          <a:off x="0" y="0"/>
                          <a:ext cx="1023180" cy="234501"/>
                        </a:xfrm>
                        <a:prstGeom prst="rect">
                          <a:avLst/>
                        </a:prstGeom>
                        <a:noFill/>
                        <a:ln w="6350">
                          <a:noFill/>
                        </a:ln>
                      </wps:spPr>
                      <wps:txbx>
                        <w:txbxContent>
                          <w:p w14:paraId="7934FEE2" w14:textId="6F37EA21" w:rsidR="002F19B6" w:rsidRPr="00A536A2" w:rsidRDefault="002F19B6" w:rsidP="002F19B6">
                            <w:pPr>
                              <w:rPr>
                                <w:sz w:val="14"/>
                                <w:szCs w:val="10"/>
                              </w:rPr>
                            </w:pPr>
                            <w:r>
                              <w:rPr>
                                <w:sz w:val="14"/>
                                <w:szCs w:val="10"/>
                              </w:rPr>
                              <w:t>Bufl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5D2B4B" id="_x0000_s1042" type="#_x0000_t202" style="position:absolute;left:0;text-align:left;margin-left:270.9pt;margin-top:75.5pt;width:80.55pt;height:18.45pt;z-index:251870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" filled="f" stroked="f" strokeweight=".5pt">
                <v:textbox>
                  <w:txbxContent>
                    <w:p w14:paraId="7934FEE2" w14:textId="6F37EA21" w:rsidR="002F19B6" w:rsidRPr="00A536A2" w:rsidRDefault="002F19B6" w:rsidP="002F19B6">
                      <w:pPr>
                        <w:rPr>
                          <w:sz w:val="14"/>
                          <w:szCs w:val="10"/>
                        </w:rPr>
                      </w:pPr>
                      <w:r>
                        <w:rPr>
                          <w:sz w:val="14"/>
                          <w:szCs w:val="10"/>
                        </w:rPr>
                        <w:t>Buflle</w:t>
                      </w:r>
                    </w:p>
                  </w:txbxContent>
                </v:textbox>
              </v:shape>
            </w:pict>
          </mc:Fallback>
        </mc:AlternateContent>
      </w:r>
      <w:r w:rsidR="002F19B6">
        <w:rPr>
          <w:noProof/>
          <w:color w:val="333333"/>
        </w:rPr>
        <mc:AlternateContent>
          <mc:Choice Requires="wps">
            <w:drawing>
              <wp:anchor distT="0" distB="0" distL="114300" distR="114300" simplePos="0" relativeHeight="251859456" behindDoc="0" locked="0" layoutInCell="1" allowOverlap="1" wp14:anchorId="2154DDB0" wp14:editId="18DEBD54">
                <wp:simplePos x="0" y="0"/>
                <wp:positionH relativeFrom="column">
                  <wp:posOffset>2637226</wp:posOffset>
                </wp:positionH>
                <wp:positionV relativeFrom="paragraph">
                  <wp:posOffset>856493</wp:posOffset>
                </wp:positionV>
                <wp:extent cx="683895" cy="54501"/>
                <wp:effectExtent l="0" t="0" r="20955" b="22225"/>
                <wp:wrapNone/>
                <wp:docPr id="145068842" name="Freeform: Shape 35"/>
                <wp:cNvGraphicFramePr/>
                <a:graphic xmlns:a="http://schemas.openxmlformats.org/drawingml/2006/main">
                  <a:graphicData uri="http://schemas.microsoft.com/office/word/2010/wordprocessingShape">
                    <wps:wsp>
                      <wps:cNvSpPr/>
                      <wps:spPr>
                        <a:xfrm>
                          <a:off x="0" y="0"/>
                          <a:ext cx="683895" cy="54501"/>
                        </a:xfrm>
                        <a:custGeom>
                          <a:avLst/>
                          <a:gdLst>
                            <a:gd name="connsiteX0" fmla="*/ 0 w 684131"/>
                            <a:gd name="connsiteY0" fmla="*/ 48774 h 108866"/>
                            <a:gd name="connsiteX1" fmla="*/ 143500 w 684131"/>
                            <a:gd name="connsiteY1" fmla="*/ 2053 h 108866"/>
                            <a:gd name="connsiteX2" fmla="*/ 240280 w 684131"/>
                            <a:gd name="connsiteY2" fmla="*/ 108844 h 108866"/>
                            <a:gd name="connsiteX3" fmla="*/ 290338 w 684131"/>
                            <a:gd name="connsiteY3" fmla="*/ 12065 h 108866"/>
                            <a:gd name="connsiteX4" fmla="*/ 360420 w 684131"/>
                            <a:gd name="connsiteY4" fmla="*/ 62123 h 108866"/>
                            <a:gd name="connsiteX5" fmla="*/ 480560 w 684131"/>
                            <a:gd name="connsiteY5" fmla="*/ 12065 h 108866"/>
                            <a:gd name="connsiteX6" fmla="*/ 567328 w 684131"/>
                            <a:gd name="connsiteY6" fmla="*/ 45437 h 108866"/>
                            <a:gd name="connsiteX7" fmla="*/ 684131 w 684131"/>
                            <a:gd name="connsiteY7" fmla="*/ 18739 h 108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684131" h="108866">
                              <a:moveTo>
                                <a:pt x="0" y="48774"/>
                              </a:moveTo>
                              <a:cubicBezTo>
                                <a:pt x="51726" y="20407"/>
                                <a:pt x="103453" y="-7959"/>
                                <a:pt x="143500" y="2053"/>
                              </a:cubicBezTo>
                              <a:cubicBezTo>
                                <a:pt x="183547" y="12065"/>
                                <a:pt x="215807" y="107175"/>
                                <a:pt x="240280" y="108844"/>
                              </a:cubicBezTo>
                              <a:cubicBezTo>
                                <a:pt x="264753" y="110513"/>
                                <a:pt x="270315" y="19852"/>
                                <a:pt x="290338" y="12065"/>
                              </a:cubicBezTo>
                              <a:cubicBezTo>
                                <a:pt x="310361" y="4278"/>
                                <a:pt x="328716" y="62123"/>
                                <a:pt x="360420" y="62123"/>
                              </a:cubicBezTo>
                              <a:cubicBezTo>
                                <a:pt x="392124" y="62123"/>
                                <a:pt x="446075" y="14846"/>
                                <a:pt x="480560" y="12065"/>
                              </a:cubicBezTo>
                              <a:cubicBezTo>
                                <a:pt x="515045" y="9284"/>
                                <a:pt x="533400" y="44325"/>
                                <a:pt x="567328" y="45437"/>
                              </a:cubicBezTo>
                              <a:cubicBezTo>
                                <a:pt x="601256" y="46549"/>
                                <a:pt x="641303" y="29863"/>
                                <a:pt x="684131" y="18739"/>
                              </a:cubicBezTo>
                            </a:path>
                          </a:pathLst>
                        </a:cu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du="http://schemas.microsoft.com/office/word/2023/wordml/word16du">
            <w:pict>
              <v:shape w14:anchorId="02E74456" id="Freeform: Shape 35" o:spid="_x0000_s1026" style="position:absolute;margin-left:207.65pt;margin-top:67.45pt;width:53.85pt;height:4.3pt;z-index:251859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684131,1088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" path="m,48774c51726,20407,103453,-7959,143500,2053v40047,10012,72307,105122,96780,106791c264753,110513,270315,19852,290338,12065v20023,-7787,38378,50058,70082,50058c392124,62123,446075,14846,480560,12065v34485,-2781,52840,32260,86768,33372c601256,46549,641303,29863,684131,18739e" filled="f" strokecolor="#09101d [484]" strokeweight="1pt">
                <v:stroke joinstyle="miter"/>
                <v:path arrowok="t" o:connecttype="custom" o:connectlocs="0,24417;143450,1028;240197,54490;290238,6040;360296,31100;480394,6040;567132,22747;683895,9381" o:connectangles="0,0,0,0,0,0,0,0"/>
              </v:shape>
            </w:pict>
          </mc:Fallback>
        </mc:AlternateContent>
      </w:r>
      <w:r w:rsidR="00EE7F65">
        <w:rPr>
          <w:noProof/>
        </w:rPr>
        <mc:AlternateContent>
          <mc:Choice Requires="wps">
            <w:drawing>
              <wp:anchor distT="0" distB="0" distL="114300" distR="114300" simplePos="0" relativeHeight="251867648" behindDoc="0" locked="0" layoutInCell="1" allowOverlap="1" wp14:anchorId="0A2180FB" wp14:editId="1D3A74BA">
                <wp:simplePos x="0" y="0"/>
                <wp:positionH relativeFrom="column">
                  <wp:posOffset>3273425</wp:posOffset>
                </wp:positionH>
                <wp:positionV relativeFrom="paragraph">
                  <wp:posOffset>765322</wp:posOffset>
                </wp:positionV>
                <wp:extent cx="45719" cy="433001"/>
                <wp:effectExtent l="0" t="0" r="12065" b="24765"/>
                <wp:wrapNone/>
                <wp:docPr id="262972018" name="Rectangle 31"/>
                <wp:cNvGraphicFramePr/>
                <a:graphic xmlns:a="http://schemas.openxmlformats.org/drawingml/2006/main">
                  <a:graphicData uri="http://schemas.microsoft.com/office/word/2010/wordprocessingShape">
                    <wps:wsp>
                      <wps:cNvSpPr/>
                      <wps:spPr>
                        <a:xfrm>
                          <a:off x="0" y="0"/>
                          <a:ext cx="45719" cy="433001"/>
                        </a:xfrm>
                        <a:prstGeom prst="rect">
                          <a:avLst/>
                        </a:prstGeom>
                        <a:solidFill>
                          <a:schemeClr val="accent1">
                            <a:lumMod val="40000"/>
                            <a:lumOff val="60000"/>
                          </a:schemeClr>
                        </a:solidFill>
                        <a:ln>
                          <a:solidFill>
                            <a:schemeClr val="tx1"/>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du="http://schemas.microsoft.com/office/word/2023/wordml/word16du">
            <w:pict>
              <v:rect w14:anchorId="5B3CE067" id="Rectangle 31" o:spid="_x0000_s1026" style="position:absolute;margin-left:257.75pt;margin-top:60.25pt;width:3.6pt;height:34.1pt;z-index:251867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" fillcolor="#b4c6e7 [1300]" strokecolor="black [3213]" strokeweight="1pt"/>
            </w:pict>
          </mc:Fallback>
        </mc:AlternateContent>
      </w:r>
      <w:r w:rsidR="00EE7F65">
        <w:rPr>
          <w:noProof/>
          <w:color w:val="333333"/>
        </w:rPr>
        <mc:AlternateContent>
          <mc:Choice Requires="wps">
            <w:drawing>
              <wp:anchor distT="0" distB="0" distL="114300" distR="114300" simplePos="0" relativeHeight="251849216" behindDoc="0" locked="0" layoutInCell="1" allowOverlap="1" wp14:anchorId="0AE7AFC1" wp14:editId="669CB65F">
                <wp:simplePos x="0" y="0"/>
                <wp:positionH relativeFrom="column">
                  <wp:posOffset>2399960</wp:posOffset>
                </wp:positionH>
                <wp:positionV relativeFrom="paragraph">
                  <wp:posOffset>146817</wp:posOffset>
                </wp:positionV>
                <wp:extent cx="758963" cy="234563"/>
                <wp:effectExtent l="0" t="0" r="0" b="0"/>
                <wp:wrapNone/>
                <wp:docPr id="1531095964" name="Text Box 20"/>
                <wp:cNvGraphicFramePr/>
                <a:graphic xmlns:a="http://schemas.openxmlformats.org/drawingml/2006/main">
                  <a:graphicData uri="http://schemas.microsoft.com/office/word/2010/wordprocessingShape">
                    <wps:wsp>
                      <wps:cNvSpPr txBox="1"/>
                      <wps:spPr>
                        <a:xfrm>
                          <a:off x="0" y="0"/>
                          <a:ext cx="758963" cy="234563"/>
                        </a:xfrm>
                        <a:prstGeom prst="rect">
                          <a:avLst/>
                        </a:prstGeom>
                        <a:noFill/>
                        <a:ln w="6350">
                          <a:noFill/>
                        </a:ln>
                      </wps:spPr>
                      <wps:txbx>
                        <w:txbxContent>
                          <w:p w14:paraId="1AC240B2" w14:textId="64FF4EDD" w:rsidR="00160938" w:rsidRPr="00A536A2" w:rsidRDefault="00160938" w:rsidP="00160938">
                            <w:pPr>
                              <w:rPr>
                                <w:sz w:val="14"/>
                                <w:szCs w:val="10"/>
                              </w:rPr>
                            </w:pPr>
                            <w:r>
                              <w:rPr>
                                <w:sz w:val="14"/>
                                <w:szCs w:val="10"/>
                              </w:rPr>
                              <w:t>Mo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E7AFC1" id="_x0000_s1043" type="#_x0000_t202" style="position:absolute;left:0;text-align:left;margin-left:188.95pt;margin-top:11.55pt;width:59.75pt;height:18.45pt;z-index:25184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" filled="f" stroked="f" strokeweight=".5pt">
                <v:textbox>
                  <w:txbxContent>
                    <w:p w14:paraId="1AC240B2" w14:textId="64FF4EDD" w:rsidR="00160938" w:rsidRPr="00A536A2" w:rsidRDefault="00160938" w:rsidP="00160938">
                      <w:pPr>
                        <w:rPr>
                          <w:sz w:val="14"/>
                          <w:szCs w:val="10"/>
                        </w:rPr>
                      </w:pPr>
                      <w:r>
                        <w:rPr>
                          <w:sz w:val="14"/>
                          <w:szCs w:val="10"/>
                        </w:rPr>
                        <w:t>Motor</w:t>
                      </w:r>
                    </w:p>
                  </w:txbxContent>
                </v:textbox>
              </v:shape>
            </w:pict>
          </mc:Fallback>
        </mc:AlternateContent>
      </w:r>
      <w:r w:rsidR="00A355ED">
        <w:rPr>
          <w:noProof/>
        </w:rPr>
        <mc:AlternateContent>
          <mc:Choice Requires="wps">
            <w:drawing>
              <wp:anchor distT="0" distB="0" distL="114300" distR="114300" simplePos="0" relativeHeight="251865600" behindDoc="0" locked="0" layoutInCell="1" allowOverlap="1" wp14:anchorId="0EB583C3" wp14:editId="250D3A32">
                <wp:simplePos x="0" y="0"/>
                <wp:positionH relativeFrom="column">
                  <wp:posOffset>2627500</wp:posOffset>
                </wp:positionH>
                <wp:positionV relativeFrom="paragraph">
                  <wp:posOffset>767355</wp:posOffset>
                </wp:positionV>
                <wp:extent cx="45719" cy="433001"/>
                <wp:effectExtent l="0" t="0" r="12065" b="24765"/>
                <wp:wrapNone/>
                <wp:docPr id="258366681" name="Rectangle 31"/>
                <wp:cNvGraphicFramePr/>
                <a:graphic xmlns:a="http://schemas.openxmlformats.org/drawingml/2006/main">
                  <a:graphicData uri="http://schemas.microsoft.com/office/word/2010/wordprocessingShape">
                    <wps:wsp>
                      <wps:cNvSpPr/>
                      <wps:spPr>
                        <a:xfrm>
                          <a:off x="0" y="0"/>
                          <a:ext cx="45719" cy="433001"/>
                        </a:xfrm>
                        <a:prstGeom prst="rect">
                          <a:avLst/>
                        </a:prstGeom>
                        <a:solidFill>
                          <a:schemeClr val="accent1">
                            <a:lumMod val="40000"/>
                            <a:lumOff val="60000"/>
                          </a:schemeClr>
                        </a:solidFill>
                        <a:ln>
                          <a:solidFill>
                            <a:schemeClr val="tx1"/>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du="http://schemas.microsoft.com/office/word/2023/wordml/word16du">
            <w:pict>
              <v:rect w14:anchorId="7E09A278" id="Rectangle 31" o:spid="_x0000_s1026" style="position:absolute;margin-left:206.9pt;margin-top:60.4pt;width:3.6pt;height:34.1pt;z-index:251865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" fillcolor="#b4c6e7 [1300]" strokecolor="black [3213]" strokeweight="1pt"/>
            </w:pict>
          </mc:Fallback>
        </mc:AlternateContent>
      </w:r>
      <w:r w:rsidR="00A355ED">
        <w:rPr>
          <w:noProof/>
          <w:color w:val="333333"/>
        </w:rPr>
        <mc:AlternateContent>
          <mc:Choice Requires="wps">
            <w:drawing>
              <wp:anchor distT="0" distB="0" distL="114300" distR="114300" simplePos="0" relativeHeight="251841024" behindDoc="0" locked="0" layoutInCell="1" allowOverlap="1" wp14:anchorId="6987E67F" wp14:editId="077E6849">
                <wp:simplePos x="0" y="0"/>
                <wp:positionH relativeFrom="column">
                  <wp:posOffset>2971878</wp:posOffset>
                </wp:positionH>
                <wp:positionV relativeFrom="paragraph">
                  <wp:posOffset>327660</wp:posOffset>
                </wp:positionV>
                <wp:extent cx="0" cy="187676"/>
                <wp:effectExtent l="0" t="0" r="38100" b="22225"/>
                <wp:wrapNone/>
                <wp:docPr id="782666499" name="Straight Connector 29"/>
                <wp:cNvGraphicFramePr/>
                <a:graphic xmlns:a="http://schemas.openxmlformats.org/drawingml/2006/main">
                  <a:graphicData uri="http://schemas.microsoft.com/office/word/2010/wordprocessingShape">
                    <wps:wsp>
                      <wps:cNvCnPr/>
                      <wps:spPr>
                        <a:xfrm flipV="1">
                          <a:off x="0" y="0"/>
                          <a:ext cx="0" cy="187676"/>
                        </a:xfrm>
                        <a:prstGeom prst="line">
                          <a:avLst/>
                        </a:prstGeom>
                        <a:ln w="254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w:pict>
              <v:line w14:anchorId="55A6DB91" id="Straight Connector 29" o:spid="_x0000_s1026" style="position:absolute;flip:y;z-index:251841024;visibility:visible;mso-wrap-style:square;mso-wrap-distance-left:9pt;mso-wrap-distance-top:0;mso-wrap-distance-right:9pt;mso-wrap-distance-bottom:0;mso-position-horizontal:absolute;mso-position-horizontal-relative:text;mso-position-vertical:absolute;mso-position-vertical-relative:text" from="234pt,25.8pt" to="234pt,4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" strokecolor="#0d0d0d [3069]" strokeweight="2pt">
                <v:stroke joinstyle="miter"/>
              </v:line>
            </w:pict>
          </mc:Fallback>
        </mc:AlternateContent>
      </w:r>
    </w:p>
    <w:p w14:paraId="1335D4A5" w14:textId="05C60481" w:rsidR="00A07247" w:rsidRDefault="00A07247" w:rsidP="00A355ED">
      <w:pPr>
        <w:pStyle w:val="Paragraph"/>
        <w:jc w:val="left"/>
        <w:rPr>
          <w:rStyle w:val="Emphasis"/>
          <w:i/>
          <w:iCs/>
        </w:rPr>
      </w:pPr>
    </w:p>
    <w:p w14:paraId="53316977" w14:textId="3D01B8DA" w:rsidR="00A07247" w:rsidRDefault="00E97359" w:rsidP="00A355ED">
      <w:pPr>
        <w:pStyle w:val="Paragraph"/>
        <w:jc w:val="left"/>
        <w:rPr>
          <w:rStyle w:val="Emphasis"/>
          <w:i/>
          <w:iCs/>
        </w:rPr>
      </w:pPr>
      <w:r>
        <w:rPr>
          <w:noProof/>
        </w:rPr>
        <mc:AlternateContent>
          <mc:Choice Requires="wps">
            <w:drawing>
              <wp:anchor distT="0" distB="0" distL="114300" distR="114300" simplePos="0" relativeHeight="251861504" behindDoc="0" locked="0" layoutInCell="1" allowOverlap="1" wp14:anchorId="54322A28" wp14:editId="463A7474">
                <wp:simplePos x="0" y="0"/>
                <wp:positionH relativeFrom="column">
                  <wp:posOffset>3203858</wp:posOffset>
                </wp:positionH>
                <wp:positionV relativeFrom="paragraph">
                  <wp:posOffset>69850</wp:posOffset>
                </wp:positionV>
                <wp:extent cx="45719" cy="898081"/>
                <wp:effectExtent l="0" t="0" r="12065" b="16510"/>
                <wp:wrapNone/>
                <wp:docPr id="2977356" name="Rectangle 31"/>
                <wp:cNvGraphicFramePr/>
                <a:graphic xmlns:a="http://schemas.openxmlformats.org/drawingml/2006/main">
                  <a:graphicData uri="http://schemas.microsoft.com/office/word/2010/wordprocessingShape">
                    <wps:wsp>
                      <wps:cNvSpPr/>
                      <wps:spPr>
                        <a:xfrm flipH="1">
                          <a:off x="0" y="0"/>
                          <a:ext cx="45719" cy="898081"/>
                        </a:xfrm>
                        <a:prstGeom prst="rect">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du="http://schemas.microsoft.com/office/word/2023/wordml/word16du">
            <w:pict>
              <v:rect w14:anchorId="5B81886E" id="Rectangle 31" o:spid="_x0000_s1026" style="position:absolute;margin-left:252.25pt;margin-top:5.5pt;width:3.6pt;height:70.7pt;flip:x;z-index:251861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" fillcolor="white [3201]" strokecolor="#5b9bd5 [3208]" strokeweight="1pt"/>
            </w:pict>
          </mc:Fallback>
        </mc:AlternateContent>
      </w:r>
    </w:p>
    <w:p w14:paraId="24E47AB5" w14:textId="3F8F9C06" w:rsidR="00A07247" w:rsidRDefault="00A07247" w:rsidP="00A355ED">
      <w:pPr>
        <w:pStyle w:val="Paragraph"/>
        <w:jc w:val="left"/>
        <w:rPr>
          <w:rStyle w:val="Emphasis"/>
          <w:i/>
          <w:iCs/>
        </w:rPr>
      </w:pPr>
    </w:p>
    <w:p w14:paraId="0F57A2F6" w14:textId="7F5EFE9D" w:rsidR="00A07247" w:rsidRDefault="00E97359" w:rsidP="00A355ED">
      <w:pPr>
        <w:pStyle w:val="Paragraph"/>
        <w:jc w:val="left"/>
        <w:rPr>
          <w:rStyle w:val="Emphasis"/>
          <w:i/>
          <w:iCs/>
        </w:rPr>
      </w:pPr>
      <w:r>
        <w:rPr>
          <w:noProof/>
          <w:color w:val="333333"/>
        </w:rPr>
        <mc:AlternateContent>
          <mc:Choice Requires="wpg">
            <w:drawing>
              <wp:anchor distT="0" distB="0" distL="114300" distR="114300" simplePos="0" relativeHeight="251895296" behindDoc="0" locked="0" layoutInCell="1" allowOverlap="1" wp14:anchorId="599D6BA1" wp14:editId="064188C7">
                <wp:simplePos x="0" y="0"/>
                <wp:positionH relativeFrom="column">
                  <wp:posOffset>2826385</wp:posOffset>
                </wp:positionH>
                <wp:positionV relativeFrom="paragraph">
                  <wp:posOffset>99617</wp:posOffset>
                </wp:positionV>
                <wp:extent cx="278584" cy="651075"/>
                <wp:effectExtent l="0" t="0" r="26670" b="15875"/>
                <wp:wrapNone/>
                <wp:docPr id="1493651429" name="Group 53"/>
                <wp:cNvGraphicFramePr/>
                <a:graphic xmlns:a="http://schemas.openxmlformats.org/drawingml/2006/main">
                  <a:graphicData uri="http://schemas.microsoft.com/office/word/2010/wordprocessingGroup">
                    <wpg:wgp>
                      <wpg:cNvGrpSpPr/>
                      <wpg:grpSpPr>
                        <a:xfrm>
                          <a:off x="0" y="0"/>
                          <a:ext cx="278584" cy="651075"/>
                          <a:chOff x="0" y="0"/>
                          <a:chExt cx="278584" cy="651075"/>
                        </a:xfrm>
                      </wpg:grpSpPr>
                      <wpg:grpSp>
                        <wpg:cNvPr id="991616394" name="Group 52"/>
                        <wpg:cNvGrpSpPr/>
                        <wpg:grpSpPr>
                          <a:xfrm>
                            <a:off x="0" y="0"/>
                            <a:ext cx="278584" cy="651075"/>
                            <a:chOff x="0" y="0"/>
                            <a:chExt cx="278584" cy="651075"/>
                          </a:xfrm>
                        </wpg:grpSpPr>
                        <wps:wsp>
                          <wps:cNvPr id="1292833534" name="Straight Connector 26"/>
                          <wps:cNvCnPr/>
                          <wps:spPr>
                            <a:xfrm flipV="1">
                              <a:off x="144379" y="0"/>
                              <a:ext cx="0" cy="612291"/>
                            </a:xfrm>
                            <a:prstGeom prst="line">
                              <a:avLst/>
                            </a:prstGeom>
                            <a:ln w="254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54506979" name="Rectangle 21"/>
                          <wps:cNvSpPr/>
                          <wps:spPr>
                            <a:xfrm>
                              <a:off x="0" y="567890"/>
                              <a:ext cx="113030" cy="83185"/>
                            </a:xfrm>
                            <a:prstGeom prst="rect">
                              <a:avLst/>
                            </a:prstGeom>
                            <a:ln/>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6675218" name="Rectangle 21"/>
                          <wps:cNvSpPr/>
                          <wps:spPr>
                            <a:xfrm>
                              <a:off x="165554" y="567890"/>
                              <a:ext cx="113030" cy="83185"/>
                            </a:xfrm>
                            <a:prstGeom prst="rect">
                              <a:avLst/>
                            </a:prstGeom>
                            <a:ln/>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58587146" name="Straight Connector 22"/>
                        <wps:cNvCnPr/>
                        <wps:spPr>
                          <a:xfrm>
                            <a:off x="59690" y="610870"/>
                            <a:ext cx="171450"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oel="http://schemas.microsoft.com/office/2019/extlst" xmlns:w16du="http://schemas.microsoft.com/office/word/2023/wordml/word16du">
            <w:pict>
              <v:group w14:anchorId="6645EC88" id="Group 53" o:spid="_x0000_s1026" style="position:absolute;margin-left:222.55pt;margin-top:7.85pt;width:21.95pt;height:51.25pt;z-index:251895296" coordsize="2785,6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">
                <v:group id="Group 52" o:spid="_x0000_s1027" style="position:absolute;width:2785;height:6510" coordsize="2785,6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">
                  <v:line id="Straight Connector 26" o:spid="_x0000_s1028" style="position:absolute;flip:y;visibility:visible;mso-wrap-style:square" from="1443,0" to="1443,61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" strokecolor="#0d0d0d [3069]" strokeweight="2pt">
                    <v:stroke joinstyle="miter"/>
                  </v:line>
                  <v:rect id="Rectangle 21" o:spid="_x0000_s1029" style="position:absolute;top:5678;width:1130;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" fillcolor="black [3200]" strokecolor="white [3201]" strokeweight="1.5pt"/>
                  <v:rect id="Rectangle 21" o:spid="_x0000_s1030" style="position:absolute;left:1655;top:5678;width:1130;height: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" fillcolor="black [3200]" strokecolor="white [3201]" strokeweight="1.5pt"/>
                </v:group>
                <v:line id="Straight Connector 22" o:spid="_x0000_s1031" style="position:absolute;visibility:visible;mso-wrap-style:square" from="596,6108" to="2311,6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" strokecolor="black [3213]" strokeweight="1.25pt">
                  <v:stroke joinstyle="miter"/>
                </v:line>
              </v:group>
            </w:pict>
          </mc:Fallback>
        </mc:AlternateContent>
      </w:r>
    </w:p>
    <w:p w14:paraId="729801EA" w14:textId="0A64972E" w:rsidR="00A07247" w:rsidRDefault="00A07247" w:rsidP="00A355ED">
      <w:pPr>
        <w:pStyle w:val="Paragraph"/>
        <w:jc w:val="left"/>
        <w:rPr>
          <w:rStyle w:val="Emphasis"/>
          <w:i/>
          <w:iCs/>
        </w:rPr>
      </w:pPr>
    </w:p>
    <w:p w14:paraId="0FB0D929" w14:textId="1FE4B0BF" w:rsidR="00A07247" w:rsidRDefault="00A07247" w:rsidP="00A355ED">
      <w:pPr>
        <w:pStyle w:val="Paragraph"/>
        <w:jc w:val="left"/>
        <w:rPr>
          <w:rStyle w:val="Emphasis"/>
          <w:i/>
          <w:iCs/>
        </w:rPr>
      </w:pPr>
    </w:p>
    <w:p w14:paraId="06270648" w14:textId="2EDBA9AE" w:rsidR="00A07247" w:rsidRDefault="00E97359" w:rsidP="00A355ED">
      <w:pPr>
        <w:pStyle w:val="Paragraph"/>
        <w:jc w:val="left"/>
        <w:rPr>
          <w:rStyle w:val="Emphasis"/>
          <w:i/>
          <w:iCs/>
        </w:rPr>
      </w:pPr>
      <w:r w:rsidRPr="00E97359">
        <w:rPr>
          <w:rStyle w:val="Emphasis"/>
          <w:i/>
          <w:iCs/>
          <w:noProof/>
        </w:rPr>
        <w:drawing>
          <wp:anchor distT="0" distB="0" distL="114300" distR="114300" simplePos="0" relativeHeight="251887104" behindDoc="0" locked="0" layoutInCell="1" allowOverlap="1" wp14:anchorId="47D67CCB" wp14:editId="5E8279FE">
            <wp:simplePos x="0" y="0"/>
            <wp:positionH relativeFrom="column">
              <wp:posOffset>2737658</wp:posOffset>
            </wp:positionH>
            <wp:positionV relativeFrom="paragraph">
              <wp:posOffset>35475</wp:posOffset>
            </wp:positionV>
            <wp:extent cx="451602" cy="372811"/>
            <wp:effectExtent l="0" t="0" r="5715" b="8255"/>
            <wp:wrapNone/>
            <wp:docPr id="1788113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113920"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1602" cy="372811"/>
                    </a:xfrm>
                    <a:prstGeom prst="rect">
                      <a:avLst/>
                    </a:prstGeom>
                  </pic:spPr>
                </pic:pic>
              </a:graphicData>
            </a:graphic>
            <wp14:sizeRelH relativeFrom="page">
              <wp14:pctWidth>0</wp14:pctWidth>
            </wp14:sizeRelH>
            <wp14:sizeRelV relativeFrom="page">
              <wp14:pctHeight>0</wp14:pctHeight>
            </wp14:sizeRelV>
          </wp:anchor>
        </w:drawing>
      </w:r>
    </w:p>
    <w:p w14:paraId="0EA907E1" w14:textId="5566A987" w:rsidR="00A07247" w:rsidRDefault="00E97359" w:rsidP="00A355ED">
      <w:pPr>
        <w:pStyle w:val="Paragraph"/>
        <w:jc w:val="left"/>
        <w:rPr>
          <w:rStyle w:val="Emphasis"/>
          <w:i/>
          <w:iCs/>
        </w:rPr>
      </w:pPr>
      <w:r>
        <w:rPr>
          <w:noProof/>
        </w:rPr>
        <mc:AlternateContent>
          <mc:Choice Requires="wps">
            <w:drawing>
              <wp:anchor distT="0" distB="0" distL="114300" distR="114300" simplePos="0" relativeHeight="251863552" behindDoc="0" locked="0" layoutInCell="1" allowOverlap="1" wp14:anchorId="78C4C799" wp14:editId="5E69210E">
                <wp:simplePos x="0" y="0"/>
                <wp:positionH relativeFrom="column">
                  <wp:posOffset>3367100</wp:posOffset>
                </wp:positionH>
                <wp:positionV relativeFrom="paragraph">
                  <wp:posOffset>119231</wp:posOffset>
                </wp:positionV>
                <wp:extent cx="1023180" cy="234501"/>
                <wp:effectExtent l="0" t="0" r="0" b="0"/>
                <wp:wrapNone/>
                <wp:docPr id="1927934963" name="Text Box 20"/>
                <wp:cNvGraphicFramePr/>
                <a:graphic xmlns:a="http://schemas.openxmlformats.org/drawingml/2006/main">
                  <a:graphicData uri="http://schemas.microsoft.com/office/word/2010/wordprocessingShape">
                    <wps:wsp>
                      <wps:cNvSpPr txBox="1"/>
                      <wps:spPr>
                        <a:xfrm>
                          <a:off x="0" y="0"/>
                          <a:ext cx="1023180" cy="234501"/>
                        </a:xfrm>
                        <a:prstGeom prst="rect">
                          <a:avLst/>
                        </a:prstGeom>
                        <a:noFill/>
                        <a:ln w="6350">
                          <a:noFill/>
                        </a:ln>
                      </wps:spPr>
                      <wps:txbx>
                        <w:txbxContent>
                          <w:p w14:paraId="4D528007" w14:textId="1BEAF083" w:rsidR="00A355ED" w:rsidRPr="00A536A2" w:rsidRDefault="00A355ED" w:rsidP="00A355ED">
                            <w:pPr>
                              <w:rPr>
                                <w:sz w:val="14"/>
                                <w:szCs w:val="10"/>
                              </w:rPr>
                            </w:pPr>
                            <w:r>
                              <w:rPr>
                                <w:sz w:val="14"/>
                                <w:szCs w:val="10"/>
                              </w:rPr>
                              <w:t>Catalyst partic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C4C799" id="_x0000_s1044" type="#_x0000_t202" style="position:absolute;left:0;text-align:left;margin-left:265.15pt;margin-top:9.4pt;width:80.55pt;height:18.45pt;z-index:251863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" filled="f" stroked="f" strokeweight=".5pt">
                <v:textbox>
                  <w:txbxContent>
                    <w:p w14:paraId="4D528007" w14:textId="1BEAF083" w:rsidR="00A355ED" w:rsidRPr="00A536A2" w:rsidRDefault="00A355ED" w:rsidP="00A355ED">
                      <w:pPr>
                        <w:rPr>
                          <w:sz w:val="14"/>
                          <w:szCs w:val="10"/>
                        </w:rPr>
                      </w:pPr>
                      <w:r>
                        <w:rPr>
                          <w:sz w:val="14"/>
                          <w:szCs w:val="10"/>
                        </w:rPr>
                        <w:t>Catalyst particles</w:t>
                      </w:r>
                    </w:p>
                  </w:txbxContent>
                </v:textbox>
              </v:shape>
            </w:pict>
          </mc:Fallback>
        </mc:AlternateContent>
      </w:r>
      <w:r>
        <w:rPr>
          <w:noProof/>
        </w:rPr>
        <mc:AlternateContent>
          <mc:Choice Requires="wps">
            <w:drawing>
              <wp:anchor distT="0" distB="0" distL="114300" distR="114300" simplePos="0" relativeHeight="251899392" behindDoc="0" locked="0" layoutInCell="1" allowOverlap="1" wp14:anchorId="2AC326BC" wp14:editId="2301994D">
                <wp:simplePos x="0" y="0"/>
                <wp:positionH relativeFrom="column">
                  <wp:posOffset>3121075</wp:posOffset>
                </wp:positionH>
                <wp:positionV relativeFrom="paragraph">
                  <wp:posOffset>53125</wp:posOffset>
                </wp:positionV>
                <wp:extent cx="425221" cy="115056"/>
                <wp:effectExtent l="0" t="0" r="13335" b="37465"/>
                <wp:wrapNone/>
                <wp:docPr id="1275842473" name="Straight Connector 41"/>
                <wp:cNvGraphicFramePr/>
                <a:graphic xmlns:a="http://schemas.openxmlformats.org/drawingml/2006/main">
                  <a:graphicData uri="http://schemas.microsoft.com/office/word/2010/wordprocessingShape">
                    <wps:wsp>
                      <wps:cNvCnPr/>
                      <wps:spPr>
                        <a:xfrm flipH="1" flipV="1">
                          <a:off x="0" y="0"/>
                          <a:ext cx="425221" cy="11505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w:pict>
              <v:line w14:anchorId="08446D16" id="Straight Connector 41" o:spid="_x0000_s1026" style="position:absolute;flip:x y;z-index:251899392;visibility:visible;mso-wrap-style:square;mso-wrap-distance-left:9pt;mso-wrap-distance-top:0;mso-wrap-distance-right:9pt;mso-wrap-distance-bottom:0;mso-position-horizontal:absolute;mso-position-horizontal-relative:text;mso-position-vertical:absolute;mso-position-vertical-relative:text" from="245.75pt,4.2pt" to="279.2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" strokecolor="#4472c4 [3204]" strokeweight=".5pt">
                <v:stroke joinstyle="miter"/>
              </v:line>
            </w:pict>
          </mc:Fallback>
        </mc:AlternateContent>
      </w:r>
      <w:r>
        <w:rPr>
          <w:noProof/>
        </w:rPr>
        <mc:AlternateContent>
          <mc:Choice Requires="wps">
            <w:drawing>
              <wp:anchor distT="0" distB="0" distL="114300" distR="114300" simplePos="0" relativeHeight="251897344" behindDoc="0" locked="0" layoutInCell="1" allowOverlap="1" wp14:anchorId="21EFD53D" wp14:editId="57AE4BD8">
                <wp:simplePos x="0" y="0"/>
                <wp:positionH relativeFrom="column">
                  <wp:posOffset>2515235</wp:posOffset>
                </wp:positionH>
                <wp:positionV relativeFrom="paragraph">
                  <wp:posOffset>119016</wp:posOffset>
                </wp:positionV>
                <wp:extent cx="360045" cy="99695"/>
                <wp:effectExtent l="0" t="38100" r="59055" b="33655"/>
                <wp:wrapNone/>
                <wp:docPr id="1296594386" name="Straight Connector 36"/>
                <wp:cNvGraphicFramePr/>
                <a:graphic xmlns:a="http://schemas.openxmlformats.org/drawingml/2006/main">
                  <a:graphicData uri="http://schemas.microsoft.com/office/word/2010/wordprocessingShape">
                    <wps:wsp>
                      <wps:cNvCnPr/>
                      <wps:spPr>
                        <a:xfrm flipV="1">
                          <a:off x="0" y="0"/>
                          <a:ext cx="360045" cy="99695"/>
                        </a:xfrm>
                        <a:prstGeom prst="line">
                          <a:avLst/>
                        </a:prstGeom>
                        <a:ln>
                          <a:headEnd type="none"/>
                          <a:tailEnd type="diamo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line w14:anchorId="6296F920" id="Straight Connector 36" o:spid="_x0000_s1026" style="position:absolute;flip:y;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05pt,9.35pt" to="226.4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" strokecolor="#4472c4 [3204]" strokeweight=".5pt">
                <v:stroke endarrow="diamond" joinstyle="miter"/>
              </v:line>
            </w:pict>
          </mc:Fallback>
        </mc:AlternateContent>
      </w:r>
    </w:p>
    <w:p w14:paraId="64A70E4C" w14:textId="77777777" w:rsidR="00A07247" w:rsidRDefault="00A07247" w:rsidP="00A355ED">
      <w:pPr>
        <w:pStyle w:val="Paragraph"/>
        <w:jc w:val="left"/>
        <w:rPr>
          <w:rStyle w:val="Emphasis"/>
          <w:i/>
          <w:iCs/>
        </w:rPr>
      </w:pPr>
    </w:p>
    <w:p w14:paraId="5D7F71A9" w14:textId="77777777" w:rsidR="00A07247" w:rsidRDefault="00A07247" w:rsidP="00A355ED">
      <w:pPr>
        <w:pStyle w:val="Paragraph"/>
        <w:jc w:val="left"/>
        <w:rPr>
          <w:rStyle w:val="Emphasis"/>
          <w:i/>
          <w:iCs/>
        </w:rPr>
      </w:pPr>
    </w:p>
    <w:p w14:paraId="71A8DB42" w14:textId="77777777" w:rsidR="00A07247" w:rsidRDefault="00A07247" w:rsidP="00A355ED">
      <w:pPr>
        <w:pStyle w:val="Paragraph"/>
        <w:jc w:val="left"/>
        <w:rPr>
          <w:rStyle w:val="Emphasis"/>
          <w:i/>
          <w:iCs/>
        </w:rPr>
      </w:pPr>
    </w:p>
    <w:p w14:paraId="238E0853" w14:textId="77777777" w:rsidR="00A07247" w:rsidRDefault="00A07247" w:rsidP="00A355ED">
      <w:pPr>
        <w:pStyle w:val="Paragraph"/>
        <w:jc w:val="left"/>
        <w:rPr>
          <w:rStyle w:val="Emphasis"/>
          <w:i/>
          <w:iCs/>
        </w:rPr>
      </w:pPr>
    </w:p>
    <w:p w14:paraId="5CDD27E0" w14:textId="0C988594" w:rsidR="00B04590" w:rsidRPr="004509B4" w:rsidRDefault="00961A9A" w:rsidP="004509B4">
      <w:pPr>
        <w:pStyle w:val="FigureCaption"/>
        <w:rPr>
          <w:rStyle w:val="Emphasis"/>
          <w:color w:val="auto"/>
        </w:rPr>
      </w:pPr>
      <w:r w:rsidRPr="004509B4">
        <w:rPr>
          <w:rStyle w:val="Emphasis"/>
          <w:b/>
          <w:bCs/>
          <w:color w:val="auto"/>
        </w:rPr>
        <w:t>FIGURE 1</w:t>
      </w:r>
      <w:r w:rsidRPr="004509B4">
        <w:rPr>
          <w:rStyle w:val="Emphasis"/>
          <w:color w:val="auto"/>
        </w:rPr>
        <w:t xml:space="preserve">. </w:t>
      </w:r>
      <w:r w:rsidR="00B04590" w:rsidRPr="004509B4">
        <w:rPr>
          <w:rStyle w:val="Emphasis"/>
          <w:color w:val="auto"/>
        </w:rPr>
        <w:t>Slurry Reactor</w:t>
      </w:r>
    </w:p>
    <w:p w14:paraId="233EF45F" w14:textId="77777777" w:rsidR="00C07B24" w:rsidRDefault="00C07B24" w:rsidP="00C07B24">
      <w:pPr>
        <w:pStyle w:val="Paragraph"/>
        <w:ind w:firstLine="0"/>
        <w:rPr>
          <w:rStyle w:val="Emphasis"/>
          <w:i/>
          <w:iCs/>
        </w:rPr>
      </w:pPr>
    </w:p>
    <w:p w14:paraId="3F8324F0" w14:textId="5AC77403" w:rsidR="00C07B24" w:rsidRPr="00F95E60" w:rsidRDefault="0037746C" w:rsidP="00973CB8">
      <w:pPr>
        <w:pStyle w:val="Paragraph"/>
        <w:rPr>
          <w:rStyle w:val="Emphasis"/>
        </w:rPr>
      </w:pPr>
      <w:r w:rsidRPr="00F95E60">
        <w:rPr>
          <w:rStyle w:val="Emphasis"/>
        </w:rPr>
        <w:t xml:space="preserve">For reactor tanks with volumes between 100 and 500 mL, the rotating bed reactor type with rotating catalyst bed can operate in a low stirrer rotation speed range of typically not more than 1000 rpm. Larger tanks have the capacity to run at a lower range of stirring speeds. Limited mass and heat transmission efficiency result from this. The adoption of a stationary bed reactor </w:t>
      </w:r>
      <w:r w:rsidR="007B02BF">
        <w:rPr>
          <w:rStyle w:val="Emphasis"/>
        </w:rPr>
        <w:fldChar w:fldCharType="begin"/>
      </w:r>
      <w:r w:rsidR="005E5435">
        <w:rPr>
          <w:rStyle w:val="Emphasis"/>
        </w:rPr>
        <w:instrText xml:space="preserve"> ADDIN EN.CITE &lt;EndNote&gt;&lt;Cite&gt;&lt;Author&gt;Stradomska&lt;/Author&gt;&lt;Year&gt;2023&lt;/Year&gt;&lt;RecNum&gt;7&lt;/RecNum&gt;&lt;DisplayText&gt;[6]&lt;/DisplayText&gt;&lt;record&gt;&lt;rec-number&gt;7&lt;/rec-number&gt;&lt;foreign-keys&gt;&lt;key app="EN" db-id="0at2w0dvnwfwdse22arxtsp7txe9avf0r2vw" timestamp="1727963108"&gt;7&lt;/key&gt;&lt;/foreign-keys&gt;&lt;ref-type name="Journal Article"&gt;17&lt;/ref-type&gt;&lt;contributors&gt;&lt;authors&gt;&lt;author&gt;Stradomska, Dominika&lt;/author&gt;&lt;author&gt;Świętochowska, Daria&lt;/author&gt;&lt;author&gt;Kubica, Robert&lt;/author&gt;&lt;author&gt;Hanefeld, Ulf&lt;/author&gt;&lt;author&gt;Szymańska, Katarzyna&lt;/author&gt;&lt;/authors&gt;&lt;/contributors&gt;&lt;titles&gt;&lt;title&gt;New type of basket stationary bed reactor for heterogeneous biocatalysis&lt;/title&gt;&lt;secondary-title&gt;Chemical Engineering and Processing-Process Intensification&lt;/secondary-title&gt;&lt;/titles&gt;&lt;periodical&gt;&lt;full-title&gt;Chemical Engineering and Processing-Process Intensification&lt;/full-title&gt;&lt;/periodical&gt;&lt;pages&gt;109590&lt;/pages&gt;&lt;volume&gt;194&lt;/volume&gt;&lt;dates&gt;&lt;year&gt;2023&lt;/year&gt;&lt;/dates&gt;&lt;publisher&gt;Elsevier&lt;/publisher&gt;&lt;isbn&gt;0255-2701&lt;/isbn&gt;&lt;urls&gt;&lt;/urls&gt;&lt;/record&gt;&lt;/Cite&gt;&lt;/EndNote&gt;</w:instrText>
      </w:r>
      <w:r w:rsidR="007B02BF">
        <w:rPr>
          <w:rStyle w:val="Emphasis"/>
        </w:rPr>
        <w:fldChar w:fldCharType="separate"/>
      </w:r>
      <w:r w:rsidR="005E5435">
        <w:rPr>
          <w:rStyle w:val="Emphasis"/>
          <w:noProof/>
        </w:rPr>
        <w:t>[6]</w:t>
      </w:r>
      <w:r w:rsidR="007B02BF">
        <w:rPr>
          <w:rStyle w:val="Emphasis"/>
        </w:rPr>
        <w:fldChar w:fldCharType="end"/>
      </w:r>
      <w:r w:rsidRPr="00F95E60">
        <w:rPr>
          <w:rStyle w:val="Emphasis"/>
        </w:rPr>
        <w:t xml:space="preserve"> is one possible technical solution. This kind of reactor is made up of a stationary catalytic bed, a circular catalyst basket or bed, and a stirrer.</w:t>
      </w:r>
    </w:p>
    <w:p w14:paraId="3B4201F1" w14:textId="423065B7" w:rsidR="004E565A" w:rsidRPr="00F95E60" w:rsidRDefault="00AD4188" w:rsidP="004E565A">
      <w:pPr>
        <w:pStyle w:val="Paragraph"/>
        <w:rPr>
          <w:rStyle w:val="Emphasis"/>
        </w:rPr>
      </w:pPr>
      <w:r w:rsidRPr="00F95E60">
        <w:rPr>
          <w:rStyle w:val="Emphasis"/>
        </w:rPr>
        <w:t xml:space="preserve">By using vacuum filtration, catalysts that are in the form of solids smaller than 500 </w:t>
      </w:r>
      <w:r w:rsidRPr="00F95E60">
        <w:rPr>
          <w:rStyle w:val="Emphasis"/>
        </w:rPr>
        <w:sym w:font="Symbol" w:char="F06D"/>
      </w:r>
      <w:r w:rsidRPr="00F95E60">
        <w:rPr>
          <w:rStyle w:val="Emphasis"/>
        </w:rPr>
        <w:t>m can be separated. Relatively significant energy and high catalyst recycling complexity are needed for this separation. As a result, a more effective technique for its separation is required, one of which involves building a reactor that enables the reaction and filtration to occur simultaneously. A rotating bed reactor is the type of reactor that can be employed. The reactor is a catalyst or stirred tank with a basket attached. The catalyst is positioned within a compartment and rotates in the opposite direction of the liquid fluid, following the direction of stirring. By doing this, the external mass transfer limit between the liquid fluid and the catalyst surface can be reduced.</w:t>
      </w:r>
      <w:r w:rsidR="004E565A" w:rsidRPr="00F95E60">
        <w:rPr>
          <w:rStyle w:val="Emphasis"/>
        </w:rPr>
        <w:t xml:space="preserve"> Furthermore, the catalyst can be kept inside the compartment and apart from the flowing fluid thanks to this design. This architecture permits an ongoing procedure. One drawback of a rotating bed reactor is its maximum stirring speed restriction. This kind of reactor has a low speed stirring mechanism.</w:t>
      </w:r>
    </w:p>
    <w:p w14:paraId="2592A3C4" w14:textId="78A5B891" w:rsidR="0037746C" w:rsidRPr="00F95E60" w:rsidRDefault="009740C6" w:rsidP="00973CB8">
      <w:pPr>
        <w:pStyle w:val="Paragraph"/>
        <w:rPr>
          <w:rStyle w:val="Emphasis"/>
        </w:rPr>
      </w:pPr>
      <w:r w:rsidRPr="00F95E60">
        <w:rPr>
          <w:rStyle w:val="Emphasis"/>
        </w:rPr>
        <w:t>Less effective heat and mass transport occurs in the reactor as a result of this. Using a stationary bed reactor with a fixed bed that holds a hollow catalyst basket is the suggested approach. This makes it possible to stir quickly, minimizing the limits imposed by interphase mass transfer. The efficiency of the catalyst and, thus, the yield of the reaction products can both be increased by using an appropriate reactor for this heterogeneous process.</w:t>
      </w:r>
    </w:p>
    <w:p w14:paraId="7101D801" w14:textId="51EDD20F" w:rsidR="00D24517" w:rsidRPr="00F95E60" w:rsidRDefault="00B57E34" w:rsidP="007358F7">
      <w:pPr>
        <w:pStyle w:val="Paragraph"/>
        <w:rPr>
          <w:rStyle w:val="Emphasis"/>
        </w:rPr>
      </w:pPr>
      <w:r w:rsidRPr="00F95E60">
        <w:rPr>
          <w:rStyle w:val="Emphasis"/>
        </w:rPr>
        <w:t>In order to achieve high catalytic activity and selectivity, heterogeneous catalysts can be solid materials that are either pure metals or solids that are created by mixing metals and non-metals with supporting components. It is possible to create solid catalysts by adding chemicals or heating an activation stage. There are a number of different kinds of catalysts, which are catalysts that have been created in a lab setting and are recognized for their high activity and reaction-specific selectivity. As shown in Table 1, a variety of reactor types are used to test these catalysts. Slurry reactors are used for the majority of laboratory testing. Catalyst powder is added directly to the liquid phase reaction mixture in this sort of reactor.</w:t>
      </w:r>
    </w:p>
    <w:p w14:paraId="4A21A404" w14:textId="28374F00" w:rsidR="00643C9A" w:rsidRPr="00F95E60" w:rsidRDefault="00643C9A" w:rsidP="00F95E60">
      <w:pPr>
        <w:pStyle w:val="Paragraph"/>
        <w:rPr>
          <w:iCs/>
        </w:rPr>
      </w:pPr>
      <w:r w:rsidRPr="00F95E60">
        <w:rPr>
          <w:rStyle w:val="Emphasis"/>
        </w:rPr>
        <w:t xml:space="preserve">The goal of using catalysts in chemical reactions is to speed up the reaction in order to improve the process's efficiency. A good catalyst is one that minimizes the generation of byproducts by having a high activity and being selective towards a certain reaction. Heterogeneous catalysts with high activity and selectivity towards a variety of </w:t>
      </w:r>
      <w:r w:rsidRPr="00F95E60">
        <w:rPr>
          <w:rStyle w:val="Emphasis"/>
        </w:rPr>
        <w:lastRenderedPageBreak/>
        <w:t>chemical processes, including esterification, transesterification, hydrolysis, alkylation, etc., have been created extensively from solid materials, including metals and non-metals, supported by zeolites and carbon. The complexity of the reactor needed for solid-liquid phase reactions in industrial settings is a drawback of employing these catalysts. To improve the catalytic reaction system's efficiency, the reactor design must be suitable. In this investigation, an examination</w:t>
      </w:r>
      <w:r w:rsidR="00114130" w:rsidRPr="00F95E60">
        <w:rPr>
          <w:rStyle w:val="Emphasis"/>
        </w:rPr>
        <w:t xml:space="preserve">. </w:t>
      </w:r>
      <w:r w:rsidR="002C59F1" w:rsidRPr="00F95E60">
        <w:rPr>
          <w:rStyle w:val="Emphasis"/>
        </w:rPr>
        <w:t xml:space="preserve">The aim of this research is to </w:t>
      </w:r>
      <w:r w:rsidR="00B712A0" w:rsidRPr="00F95E60">
        <w:rPr>
          <w:rStyle w:val="Emphasis"/>
        </w:rPr>
        <w:t>development</w:t>
      </w:r>
      <w:r w:rsidR="002C59F1" w:rsidRPr="00F95E60">
        <w:rPr>
          <w:rStyle w:val="Emphasis"/>
        </w:rPr>
        <w:t xml:space="preserve"> a 500 mL stationary reactor with temperature and rotation control for laboratory scale.</w:t>
      </w:r>
    </w:p>
    <w:p w14:paraId="590C3C2B" w14:textId="65C9CE8D" w:rsidR="00EA50A7" w:rsidRPr="00F350C5" w:rsidRDefault="00EA50A7" w:rsidP="00784F94">
      <w:pPr>
        <w:pStyle w:val="Heading1"/>
        <w:rPr>
          <w:color w:val="FF0000"/>
        </w:rPr>
      </w:pPr>
      <w:r w:rsidRPr="000F3AAB">
        <w:t>METHODS</w:t>
      </w:r>
    </w:p>
    <w:p w14:paraId="0577780D" w14:textId="5267AAD7" w:rsidR="00EA50A7" w:rsidRDefault="005E3C05" w:rsidP="005E3C05">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r>
        <w:rPr>
          <w:rStyle w:val="Emphasis"/>
          <w:sz w:val="20"/>
        </w:rPr>
        <w:tab/>
      </w:r>
      <w:r w:rsidR="00AE59B9" w:rsidRPr="00AE59B9">
        <w:rPr>
          <w:rStyle w:val="Emphasis"/>
          <w:sz w:val="20"/>
        </w:rPr>
        <w:t>This research method use</w:t>
      </w:r>
      <w:r w:rsidR="00AE59B9">
        <w:rPr>
          <w:rStyle w:val="Emphasis"/>
          <w:sz w:val="20"/>
        </w:rPr>
        <w:t>d</w:t>
      </w:r>
      <w:r w:rsidR="00AE59B9" w:rsidRPr="00AE59B9">
        <w:rPr>
          <w:rStyle w:val="Emphasis"/>
          <w:sz w:val="20"/>
        </w:rPr>
        <w:t xml:space="preserve"> research and development (R&amp;D) with a 3D approach (define, design, and development). The first stage is </w:t>
      </w:r>
      <w:proofErr w:type="gramStart"/>
      <w:r w:rsidR="00AE59B9" w:rsidRPr="00AE59B9">
        <w:rPr>
          <w:rStyle w:val="Emphasis"/>
          <w:sz w:val="20"/>
        </w:rPr>
        <w:t>define</w:t>
      </w:r>
      <w:proofErr w:type="gramEnd"/>
      <w:r w:rsidR="00AE59B9" w:rsidRPr="00AE59B9">
        <w:rPr>
          <w:rStyle w:val="Emphasis"/>
          <w:sz w:val="20"/>
        </w:rPr>
        <w:t xml:space="preserve">, which is defining the function of the reactor and the needs of the reactor components needed. The next stage is design. The design stage is designing the reactor using CAD software to obtain working drawings before the reactor fabrication process. The last stage is development. </w:t>
      </w:r>
      <w:r w:rsidR="005A64F8">
        <w:rPr>
          <w:rStyle w:val="Emphasis"/>
          <w:sz w:val="20"/>
        </w:rPr>
        <w:t>T</w:t>
      </w:r>
      <w:r w:rsidR="00AE59B9" w:rsidRPr="00AE59B9">
        <w:rPr>
          <w:rStyle w:val="Emphasis"/>
          <w:sz w:val="20"/>
        </w:rPr>
        <w:t xml:space="preserve">he fabrication process of </w:t>
      </w:r>
      <w:r w:rsidR="00546CBD">
        <w:rPr>
          <w:rStyle w:val="Emphasis"/>
          <w:sz w:val="20"/>
        </w:rPr>
        <w:t>creating</w:t>
      </w:r>
      <w:r w:rsidR="00AE59B9" w:rsidRPr="00AE59B9">
        <w:rPr>
          <w:rStyle w:val="Emphasis"/>
          <w:sz w:val="20"/>
        </w:rPr>
        <w:t xml:space="preserve"> a stationary bed reactor. The research flow is shown in </w:t>
      </w:r>
      <w:r w:rsidR="00F95E60" w:rsidRPr="00F95E60">
        <w:rPr>
          <w:rStyle w:val="Emphasis"/>
          <w:b/>
          <w:bCs/>
          <w:sz w:val="20"/>
        </w:rPr>
        <w:t>FIGURE 2</w:t>
      </w:r>
      <w:r w:rsidR="00AE59B9" w:rsidRPr="00AE59B9">
        <w:rPr>
          <w:rStyle w:val="Emphasis"/>
          <w:sz w:val="20"/>
        </w:rPr>
        <w:t>.</w:t>
      </w:r>
    </w:p>
    <w:p w14:paraId="35A08870" w14:textId="49B088C4" w:rsidR="00822362" w:rsidRDefault="00822362"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p>
    <w:p w14:paraId="723B7086" w14:textId="147B9475" w:rsidR="00822362" w:rsidRDefault="00A57815"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r>
        <w:rPr>
          <w:noProof/>
          <w:color w:val="333333"/>
          <w:sz w:val="20"/>
        </w:rPr>
        <mc:AlternateContent>
          <mc:Choice Requires="wps">
            <w:drawing>
              <wp:anchor distT="0" distB="0" distL="114300" distR="114300" simplePos="0" relativeHeight="251548160" behindDoc="0" locked="0" layoutInCell="1" allowOverlap="1" wp14:anchorId="66C5E317" wp14:editId="728A8417">
                <wp:simplePos x="0" y="0"/>
                <wp:positionH relativeFrom="column">
                  <wp:posOffset>2895795</wp:posOffset>
                </wp:positionH>
                <wp:positionV relativeFrom="paragraph">
                  <wp:posOffset>18181</wp:posOffset>
                </wp:positionV>
                <wp:extent cx="1411358" cy="575945"/>
                <wp:effectExtent l="0" t="0" r="17780" b="14605"/>
                <wp:wrapNone/>
                <wp:docPr id="1964707137" name="Text Box 5"/>
                <wp:cNvGraphicFramePr/>
                <a:graphic xmlns:a="http://schemas.openxmlformats.org/drawingml/2006/main">
                  <a:graphicData uri="http://schemas.microsoft.com/office/word/2010/wordprocessingShape">
                    <wps:wsp>
                      <wps:cNvSpPr txBox="1"/>
                      <wps:spPr>
                        <a:xfrm>
                          <a:off x="0" y="0"/>
                          <a:ext cx="1411358" cy="575945"/>
                        </a:xfrm>
                        <a:prstGeom prst="rect">
                          <a:avLst/>
                        </a:prstGeom>
                        <a:ln>
                          <a:solidFill>
                            <a:srgbClr val="D04E4E"/>
                          </a:solidFill>
                        </a:ln>
                      </wps:spPr>
                      <wps:style>
                        <a:lnRef idx="2">
                          <a:schemeClr val="accent2"/>
                        </a:lnRef>
                        <a:fillRef idx="1">
                          <a:schemeClr val="lt1"/>
                        </a:fillRef>
                        <a:effectRef idx="0">
                          <a:schemeClr val="accent2"/>
                        </a:effectRef>
                        <a:fontRef idx="minor">
                          <a:schemeClr val="dk1"/>
                        </a:fontRef>
                      </wps:style>
                      <wps:txbx>
                        <w:txbxContent>
                          <w:p w14:paraId="2235F3E0" w14:textId="3E96FCBA" w:rsidR="00A57815" w:rsidRPr="00822362" w:rsidRDefault="00A57815" w:rsidP="00A57815">
                            <w:pPr>
                              <w:jc w:val="center"/>
                              <w:rPr>
                                <w:sz w:val="16"/>
                                <w:szCs w:val="12"/>
                              </w:rPr>
                            </w:pPr>
                            <w:r>
                              <w:rPr>
                                <w:sz w:val="16"/>
                                <w:szCs w:val="12"/>
                              </w:rPr>
                              <w:t>Fabrication</w:t>
                            </w:r>
                            <w:r w:rsidR="0004353A">
                              <w:rPr>
                                <w:sz w:val="16"/>
                                <w:szCs w:val="12"/>
                              </w:rPr>
                              <w:t>, specification,</w:t>
                            </w:r>
                            <w:r>
                              <w:rPr>
                                <w:sz w:val="16"/>
                                <w:szCs w:val="12"/>
                              </w:rPr>
                              <w:t xml:space="preserve"> </w:t>
                            </w:r>
                            <w:r w:rsidRPr="00A57815">
                              <w:rPr>
                                <w:sz w:val="16"/>
                                <w:szCs w:val="12"/>
                              </w:rPr>
                              <w:t xml:space="preserve">and testing of rotation </w:t>
                            </w:r>
                            <w:r w:rsidR="00060F9C">
                              <w:rPr>
                                <w:sz w:val="16"/>
                                <w:szCs w:val="12"/>
                              </w:rPr>
                              <w:t xml:space="preserve">&amp; </w:t>
                            </w:r>
                            <w:r w:rsidRPr="00A57815">
                              <w:rPr>
                                <w:sz w:val="16"/>
                                <w:szCs w:val="12"/>
                              </w:rPr>
                              <w:t>temperature control 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5E317" id="Text Box 5" o:spid="_x0000_s1045" type="#_x0000_t202" style="position:absolute;left:0;text-align:left;margin-left:228pt;margin-top:1.45pt;width:111.15pt;height:45.35pt;z-index:25154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" fillcolor="white [3201]" strokecolor="#d04e4e" strokeweight="1pt">
                <v:textbox>
                  <w:txbxContent>
                    <w:p w14:paraId="2235F3E0" w14:textId="3E96FCBA" w:rsidR="00A57815" w:rsidRPr="00822362" w:rsidRDefault="00A57815" w:rsidP="00A57815">
                      <w:pPr>
                        <w:jc w:val="center"/>
                        <w:rPr>
                          <w:sz w:val="16"/>
                          <w:szCs w:val="12"/>
                        </w:rPr>
                      </w:pPr>
                      <w:r>
                        <w:rPr>
                          <w:sz w:val="16"/>
                          <w:szCs w:val="12"/>
                        </w:rPr>
                        <w:t>Fabrication</w:t>
                      </w:r>
                      <w:r w:rsidR="0004353A">
                        <w:rPr>
                          <w:sz w:val="16"/>
                          <w:szCs w:val="12"/>
                        </w:rPr>
                        <w:t>, specification,</w:t>
                      </w:r>
                      <w:r>
                        <w:rPr>
                          <w:sz w:val="16"/>
                          <w:szCs w:val="12"/>
                        </w:rPr>
                        <w:t xml:space="preserve"> </w:t>
                      </w:r>
                      <w:r w:rsidRPr="00A57815">
                        <w:rPr>
                          <w:sz w:val="16"/>
                          <w:szCs w:val="12"/>
                        </w:rPr>
                        <w:t xml:space="preserve">and testing of rotation </w:t>
                      </w:r>
                      <w:r w:rsidR="00060F9C">
                        <w:rPr>
                          <w:sz w:val="16"/>
                          <w:szCs w:val="12"/>
                        </w:rPr>
                        <w:t xml:space="preserve">&amp; </w:t>
                      </w:r>
                      <w:r w:rsidRPr="00A57815">
                        <w:rPr>
                          <w:sz w:val="16"/>
                          <w:szCs w:val="12"/>
                        </w:rPr>
                        <w:t>temperature control performance</w:t>
                      </w:r>
                    </w:p>
                  </w:txbxContent>
                </v:textbox>
              </v:shape>
            </w:pict>
          </mc:Fallback>
        </mc:AlternateContent>
      </w:r>
      <w:r w:rsidR="00822362">
        <w:rPr>
          <w:noProof/>
          <w:color w:val="333333"/>
          <w:sz w:val="20"/>
        </w:rPr>
        <mc:AlternateContent>
          <mc:Choice Requires="wps">
            <w:drawing>
              <wp:anchor distT="0" distB="0" distL="114300" distR="114300" simplePos="0" relativeHeight="251497984" behindDoc="0" locked="0" layoutInCell="1" allowOverlap="1" wp14:anchorId="454672D5" wp14:editId="3D843EC9">
                <wp:simplePos x="0" y="0"/>
                <wp:positionH relativeFrom="column">
                  <wp:posOffset>449272</wp:posOffset>
                </wp:positionH>
                <wp:positionV relativeFrom="paragraph">
                  <wp:posOffset>6724</wp:posOffset>
                </wp:positionV>
                <wp:extent cx="1881655" cy="576059"/>
                <wp:effectExtent l="0" t="0" r="23495" b="14605"/>
                <wp:wrapNone/>
                <wp:docPr id="127830545" name="Text Box 5"/>
                <wp:cNvGraphicFramePr/>
                <a:graphic xmlns:a="http://schemas.openxmlformats.org/drawingml/2006/main">
                  <a:graphicData uri="http://schemas.microsoft.com/office/word/2010/wordprocessingShape">
                    <wps:wsp>
                      <wps:cNvSpPr txBox="1"/>
                      <wps:spPr>
                        <a:xfrm>
                          <a:off x="0" y="0"/>
                          <a:ext cx="1881655" cy="576059"/>
                        </a:xfrm>
                        <a:prstGeom prst="rect">
                          <a:avLst/>
                        </a:prstGeom>
                        <a:ln>
                          <a:solidFill>
                            <a:srgbClr val="C68C58"/>
                          </a:solidFill>
                        </a:ln>
                      </wps:spPr>
                      <wps:style>
                        <a:lnRef idx="2">
                          <a:schemeClr val="accent2"/>
                        </a:lnRef>
                        <a:fillRef idx="1">
                          <a:schemeClr val="lt1"/>
                        </a:fillRef>
                        <a:effectRef idx="0">
                          <a:schemeClr val="accent2"/>
                        </a:effectRef>
                        <a:fontRef idx="minor">
                          <a:schemeClr val="dk1"/>
                        </a:fontRef>
                      </wps:style>
                      <wps:txbx>
                        <w:txbxContent>
                          <w:p w14:paraId="075E12AA" w14:textId="60A8915F" w:rsidR="00822362" w:rsidRDefault="00594AA3" w:rsidP="00822362">
                            <w:pPr>
                              <w:jc w:val="center"/>
                              <w:rPr>
                                <w:sz w:val="16"/>
                                <w:szCs w:val="12"/>
                              </w:rPr>
                            </w:pPr>
                            <w:r>
                              <w:rPr>
                                <w:sz w:val="16"/>
                                <w:szCs w:val="12"/>
                              </w:rPr>
                              <w:t>W</w:t>
                            </w:r>
                            <w:r w:rsidR="00822362" w:rsidRPr="00822362">
                              <w:rPr>
                                <w:sz w:val="16"/>
                                <w:szCs w:val="12"/>
                              </w:rPr>
                              <w:t>orking principle of reactor</w:t>
                            </w:r>
                          </w:p>
                          <w:p w14:paraId="25266235" w14:textId="3792213A" w:rsidR="00822362" w:rsidRPr="00822362" w:rsidRDefault="00D778F4" w:rsidP="00822362">
                            <w:pPr>
                              <w:jc w:val="center"/>
                              <w:rPr>
                                <w:sz w:val="16"/>
                                <w:szCs w:val="12"/>
                              </w:rPr>
                            </w:pPr>
                            <w:r>
                              <w:rPr>
                                <w:sz w:val="16"/>
                                <w:szCs w:val="12"/>
                              </w:rPr>
                              <w:t xml:space="preserve">main component: motor, motor controller, agitator, </w:t>
                            </w:r>
                            <w:r w:rsidRPr="00822362">
                              <w:rPr>
                                <w:sz w:val="16"/>
                                <w:szCs w:val="12"/>
                              </w:rPr>
                              <w:t>reactor glass</w:t>
                            </w:r>
                            <w:r>
                              <w:rPr>
                                <w:sz w:val="16"/>
                                <w:szCs w:val="12"/>
                              </w:rPr>
                              <w:t>, and temperature contro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4672D5" id="_x0000_s1046" type="#_x0000_t202" style="position:absolute;left:0;text-align:left;margin-left:35.4pt;margin-top:.55pt;width:148.15pt;height:45.35pt;z-index:25149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" fillcolor="white [3201]" strokecolor="#c68c58" strokeweight="1pt">
                <v:textbox>
                  <w:txbxContent>
                    <w:p w14:paraId="075E12AA" w14:textId="60A8915F" w:rsidR="00822362" w:rsidRDefault="00594AA3" w:rsidP="00822362">
                      <w:pPr>
                        <w:jc w:val="center"/>
                        <w:rPr>
                          <w:sz w:val="16"/>
                          <w:szCs w:val="12"/>
                        </w:rPr>
                      </w:pPr>
                      <w:r>
                        <w:rPr>
                          <w:sz w:val="16"/>
                          <w:szCs w:val="12"/>
                        </w:rPr>
                        <w:t>W</w:t>
                      </w:r>
                      <w:r w:rsidR="00822362" w:rsidRPr="00822362">
                        <w:rPr>
                          <w:sz w:val="16"/>
                          <w:szCs w:val="12"/>
                        </w:rPr>
                        <w:t>orking principle of reactor</w:t>
                      </w:r>
                    </w:p>
                    <w:p w14:paraId="25266235" w14:textId="3792213A" w:rsidR="00822362" w:rsidRPr="00822362" w:rsidRDefault="00D778F4" w:rsidP="00822362">
                      <w:pPr>
                        <w:jc w:val="center"/>
                        <w:rPr>
                          <w:sz w:val="16"/>
                          <w:szCs w:val="12"/>
                        </w:rPr>
                      </w:pPr>
                      <w:r>
                        <w:rPr>
                          <w:sz w:val="16"/>
                          <w:szCs w:val="12"/>
                        </w:rPr>
                        <w:t xml:space="preserve">main component: motor, motor controller, agitator, </w:t>
                      </w:r>
                      <w:r w:rsidRPr="00822362">
                        <w:rPr>
                          <w:sz w:val="16"/>
                          <w:szCs w:val="12"/>
                        </w:rPr>
                        <w:t>reactor glass</w:t>
                      </w:r>
                      <w:r>
                        <w:rPr>
                          <w:sz w:val="16"/>
                          <w:szCs w:val="12"/>
                        </w:rPr>
                        <w:t>, and temperature controller</w:t>
                      </w:r>
                    </w:p>
                  </w:txbxContent>
                </v:textbox>
              </v:shape>
            </w:pict>
          </mc:Fallback>
        </mc:AlternateContent>
      </w:r>
    </w:p>
    <w:p w14:paraId="7E9A8578" w14:textId="487CBE70" w:rsidR="00822362" w:rsidRDefault="00822362"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p>
    <w:p w14:paraId="2B3E3AA8" w14:textId="6B6A3727" w:rsidR="00822362" w:rsidRDefault="00822362"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p>
    <w:p w14:paraId="450EF186" w14:textId="1B121538" w:rsidR="00822362" w:rsidRDefault="00A57815"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r>
        <w:rPr>
          <w:noProof/>
          <w:color w:val="333333"/>
          <w:sz w:val="20"/>
        </w:rPr>
        <mc:AlternateContent>
          <mc:Choice Requires="wps">
            <w:drawing>
              <wp:anchor distT="0" distB="0" distL="114300" distR="114300" simplePos="0" relativeHeight="251556352" behindDoc="0" locked="0" layoutInCell="1" allowOverlap="1" wp14:anchorId="55A770DF" wp14:editId="46FA4823">
                <wp:simplePos x="0" y="0"/>
                <wp:positionH relativeFrom="column">
                  <wp:posOffset>3599111</wp:posOffset>
                </wp:positionH>
                <wp:positionV relativeFrom="paragraph">
                  <wp:posOffset>145169</wp:posOffset>
                </wp:positionV>
                <wp:extent cx="0" cy="290771"/>
                <wp:effectExtent l="38100" t="38100" r="57150" b="14605"/>
                <wp:wrapNone/>
                <wp:docPr id="1030832993" name="Straight Connector 8"/>
                <wp:cNvGraphicFramePr/>
                <a:graphic xmlns:a="http://schemas.openxmlformats.org/drawingml/2006/main">
                  <a:graphicData uri="http://schemas.microsoft.com/office/word/2010/wordprocessingShape">
                    <wps:wsp>
                      <wps:cNvCnPr/>
                      <wps:spPr>
                        <a:xfrm flipV="1">
                          <a:off x="0" y="0"/>
                          <a:ext cx="0" cy="290771"/>
                        </a:xfrm>
                        <a:prstGeom prst="line">
                          <a:avLst/>
                        </a:prstGeom>
                        <a:ln w="19050">
                          <a:solidFill>
                            <a:srgbClr val="D04E4E"/>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w:pict>
              <v:line w14:anchorId="3D146ADF" id="Straight Connector 8" o:spid="_x0000_s1026" style="position:absolute;flip:y;z-index:251556352;visibility:visible;mso-wrap-style:square;mso-wrap-distance-left:9pt;mso-wrap-distance-top:0;mso-wrap-distance-right:9pt;mso-wrap-distance-bottom:0;mso-position-horizontal:absolute;mso-position-horizontal-relative:text;mso-position-vertical:absolute;mso-position-vertical-relative:text" from="283.4pt,11.45pt" to="283.4pt,3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" strokecolor="#d04e4e" strokeweight="1.5pt">
                <v:stroke endarrow="oval" joinstyle="miter"/>
              </v:line>
            </w:pict>
          </mc:Fallback>
        </mc:AlternateContent>
      </w:r>
      <w:r w:rsidR="00822362">
        <w:rPr>
          <w:noProof/>
          <w:color w:val="333333"/>
          <w:sz w:val="20"/>
        </w:rPr>
        <mc:AlternateContent>
          <mc:Choice Requires="wps">
            <w:drawing>
              <wp:anchor distT="0" distB="0" distL="114300" distR="114300" simplePos="0" relativeHeight="251536896" behindDoc="0" locked="0" layoutInCell="1" allowOverlap="1" wp14:anchorId="3D1221E3" wp14:editId="21B687F5">
                <wp:simplePos x="0" y="0"/>
                <wp:positionH relativeFrom="column">
                  <wp:posOffset>1374140</wp:posOffset>
                </wp:positionH>
                <wp:positionV relativeFrom="paragraph">
                  <wp:posOffset>143994</wp:posOffset>
                </wp:positionV>
                <wp:extent cx="0" cy="290771"/>
                <wp:effectExtent l="38100" t="38100" r="57150" b="14605"/>
                <wp:wrapNone/>
                <wp:docPr id="772912850" name="Straight Connector 8"/>
                <wp:cNvGraphicFramePr/>
                <a:graphic xmlns:a="http://schemas.openxmlformats.org/drawingml/2006/main">
                  <a:graphicData uri="http://schemas.microsoft.com/office/word/2010/wordprocessingShape">
                    <wps:wsp>
                      <wps:cNvCnPr/>
                      <wps:spPr>
                        <a:xfrm flipV="1">
                          <a:off x="0" y="0"/>
                          <a:ext cx="0" cy="290771"/>
                        </a:xfrm>
                        <a:prstGeom prst="line">
                          <a:avLst/>
                        </a:prstGeom>
                        <a:ln w="19050">
                          <a:solidFill>
                            <a:srgbClr val="C68C58"/>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w:pict>
              <v:line w14:anchorId="558F94C6" id="Straight Connector 8" o:spid="_x0000_s1026" style="position:absolute;flip:y;z-index:251536896;visibility:visible;mso-wrap-style:square;mso-wrap-distance-left:9pt;mso-wrap-distance-top:0;mso-wrap-distance-right:9pt;mso-wrap-distance-bottom:0;mso-position-horizontal:absolute;mso-position-horizontal-relative:text;mso-position-vertical:absolute;mso-position-vertical-relative:text" from="108.2pt,11.35pt" to="108.2pt,3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" strokecolor="#c68c58" strokeweight="1.5pt">
                <v:stroke endarrow="oval" joinstyle="miter"/>
              </v:line>
            </w:pict>
          </mc:Fallback>
        </mc:AlternateContent>
      </w:r>
    </w:p>
    <w:p w14:paraId="45C77922" w14:textId="470CE6C8" w:rsidR="00822362" w:rsidRDefault="00546CBD"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r>
        <w:rPr>
          <w:noProof/>
          <w:color w:val="333333"/>
          <w:sz w:val="20"/>
        </w:rPr>
        <mc:AlternateContent>
          <mc:Choice Requires="wps">
            <w:drawing>
              <wp:anchor distT="0" distB="0" distL="114300" distR="114300" simplePos="0" relativeHeight="251526656" behindDoc="0" locked="0" layoutInCell="1" allowOverlap="1" wp14:anchorId="631AF567" wp14:editId="0BFDC68B">
                <wp:simplePos x="0" y="0"/>
                <wp:positionH relativeFrom="column">
                  <wp:posOffset>2467914</wp:posOffset>
                </wp:positionH>
                <wp:positionV relativeFrom="paragraph">
                  <wp:posOffset>637540</wp:posOffset>
                </wp:positionV>
                <wp:extent cx="0" cy="368935"/>
                <wp:effectExtent l="38100" t="0" r="57150" b="50165"/>
                <wp:wrapNone/>
                <wp:docPr id="274163471" name="Straight Connector 7"/>
                <wp:cNvGraphicFramePr/>
                <a:graphic xmlns:a="http://schemas.openxmlformats.org/drawingml/2006/main">
                  <a:graphicData uri="http://schemas.microsoft.com/office/word/2010/wordprocessingShape">
                    <wps:wsp>
                      <wps:cNvCnPr/>
                      <wps:spPr>
                        <a:xfrm>
                          <a:off x="0" y="0"/>
                          <a:ext cx="0" cy="368935"/>
                        </a:xfrm>
                        <a:prstGeom prst="line">
                          <a:avLst/>
                        </a:prstGeom>
                        <a:ln w="19050">
                          <a:solidFill>
                            <a:srgbClr val="AA6416"/>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w:pict>
              <v:line w14:anchorId="4293CE0D" id="Straight Connector 7" o:spid="_x0000_s1026" style="position:absolute;z-index:251526656;visibility:visible;mso-wrap-style:square;mso-wrap-distance-left:9pt;mso-wrap-distance-top:0;mso-wrap-distance-right:9pt;mso-wrap-distance-bottom:0;mso-position-horizontal:absolute;mso-position-horizontal-relative:text;mso-position-vertical:absolute;mso-position-vertical-relative:text" from="194.3pt,50.2pt" to="194.3pt,7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" strokecolor="#aa6416" strokeweight="1.5pt">
                <v:stroke endarrow="oval" joinstyle="miter"/>
              </v:line>
            </w:pict>
          </mc:Fallback>
        </mc:AlternateContent>
      </w:r>
      <w:r w:rsidR="00822362">
        <w:rPr>
          <w:noProof/>
          <w:color w:val="333333"/>
          <w:sz w:val="20"/>
        </w:rPr>
        <mc:AlternateContent>
          <mc:Choice Requires="wps">
            <w:drawing>
              <wp:anchor distT="0" distB="0" distL="114300" distR="114300" simplePos="0" relativeHeight="251514368" behindDoc="0" locked="0" layoutInCell="1" allowOverlap="1" wp14:anchorId="6938E0E7" wp14:editId="1569841B">
                <wp:simplePos x="0" y="0"/>
                <wp:positionH relativeFrom="column">
                  <wp:posOffset>1821180</wp:posOffset>
                </wp:positionH>
                <wp:positionV relativeFrom="paragraph">
                  <wp:posOffset>1010714</wp:posOffset>
                </wp:positionV>
                <wp:extent cx="1347470" cy="491490"/>
                <wp:effectExtent l="0" t="0" r="24130" b="22860"/>
                <wp:wrapNone/>
                <wp:docPr id="845391405" name="Text Box 5"/>
                <wp:cNvGraphicFramePr/>
                <a:graphic xmlns:a="http://schemas.openxmlformats.org/drawingml/2006/main">
                  <a:graphicData uri="http://schemas.microsoft.com/office/word/2010/wordprocessingShape">
                    <wps:wsp>
                      <wps:cNvSpPr txBox="1"/>
                      <wps:spPr>
                        <a:xfrm>
                          <a:off x="0" y="0"/>
                          <a:ext cx="1347470" cy="491490"/>
                        </a:xfrm>
                        <a:prstGeom prst="rect">
                          <a:avLst/>
                        </a:prstGeom>
                        <a:solidFill>
                          <a:schemeClr val="lt1"/>
                        </a:solidFill>
                        <a:ln w="6350">
                          <a:solidFill>
                            <a:srgbClr val="AA6416"/>
                          </a:solidFill>
                        </a:ln>
                      </wps:spPr>
                      <wps:txbx>
                        <w:txbxContent>
                          <w:p w14:paraId="47417E4D" w14:textId="2B523807" w:rsidR="00822362" w:rsidRPr="00822362" w:rsidRDefault="00822362" w:rsidP="00822362">
                            <w:pPr>
                              <w:jc w:val="center"/>
                              <w:rPr>
                                <w:sz w:val="16"/>
                                <w:szCs w:val="12"/>
                              </w:rPr>
                            </w:pPr>
                            <w:r>
                              <w:rPr>
                                <w:sz w:val="16"/>
                                <w:szCs w:val="12"/>
                              </w:rPr>
                              <w:t xml:space="preserve">3D modelling and </w:t>
                            </w:r>
                            <w:r w:rsidR="00180ACE">
                              <w:rPr>
                                <w:sz w:val="16"/>
                                <w:szCs w:val="12"/>
                              </w:rPr>
                              <w:t>d</w:t>
                            </w:r>
                            <w:r>
                              <w:rPr>
                                <w:sz w:val="16"/>
                                <w:szCs w:val="12"/>
                              </w:rPr>
                              <w:t>etail drawing using CAD softw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8E0E7" id="_x0000_s1047" type="#_x0000_t202" style="position:absolute;left:0;text-align:left;margin-left:143.4pt;margin-top:79.6pt;width:106.1pt;height:38.7pt;z-index:25151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" fillcolor="white [3201]" strokecolor="#aa6416" strokeweight=".5pt">
                <v:textbox>
                  <w:txbxContent>
                    <w:p w14:paraId="47417E4D" w14:textId="2B523807" w:rsidR="00822362" w:rsidRPr="00822362" w:rsidRDefault="00822362" w:rsidP="00822362">
                      <w:pPr>
                        <w:jc w:val="center"/>
                        <w:rPr>
                          <w:sz w:val="16"/>
                          <w:szCs w:val="12"/>
                        </w:rPr>
                      </w:pPr>
                      <w:r>
                        <w:rPr>
                          <w:sz w:val="16"/>
                          <w:szCs w:val="12"/>
                        </w:rPr>
                        <w:t xml:space="preserve">3D modelling and </w:t>
                      </w:r>
                      <w:r w:rsidR="00180ACE">
                        <w:rPr>
                          <w:sz w:val="16"/>
                          <w:szCs w:val="12"/>
                        </w:rPr>
                        <w:t>d</w:t>
                      </w:r>
                      <w:r>
                        <w:rPr>
                          <w:sz w:val="16"/>
                          <w:szCs w:val="12"/>
                        </w:rPr>
                        <w:t>etail drawing using CAD software</w:t>
                      </w:r>
                    </w:p>
                  </w:txbxContent>
                </v:textbox>
              </v:shape>
            </w:pict>
          </mc:Fallback>
        </mc:AlternateContent>
      </w:r>
      <w:r w:rsidR="00822362">
        <w:rPr>
          <w:noProof/>
          <w:color w:val="333333"/>
          <w:sz w:val="20"/>
        </w:rPr>
        <w:drawing>
          <wp:inline distT="0" distB="0" distL="0" distR="0" wp14:anchorId="448292A0" wp14:editId="73E594E5">
            <wp:extent cx="5486400" cy="1025397"/>
            <wp:effectExtent l="19050" t="0" r="19050" b="0"/>
            <wp:docPr id="795869696"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6D13D004" w14:textId="45311678" w:rsidR="00822362" w:rsidRDefault="00822362"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p>
    <w:p w14:paraId="682A4C5E" w14:textId="77777777" w:rsidR="00822362" w:rsidRDefault="00822362"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p>
    <w:p w14:paraId="2BD84E4C" w14:textId="77777777" w:rsidR="00822362" w:rsidRDefault="00822362"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sz w:val="20"/>
        </w:rPr>
      </w:pPr>
    </w:p>
    <w:p w14:paraId="162F0CF4" w14:textId="77777777" w:rsidR="00C7731B" w:rsidRDefault="00C7731B"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22F15662" w14:textId="6D890D14" w:rsidR="00EA50A7" w:rsidRPr="009010BA" w:rsidRDefault="00F134F0" w:rsidP="009010BA">
      <w:pPr>
        <w:pStyle w:val="FigureCaption"/>
        <w:rPr>
          <w:sz w:val="16"/>
        </w:rPr>
      </w:pPr>
      <w:r w:rsidRPr="002D7F92">
        <w:rPr>
          <w:b/>
          <w:bCs/>
        </w:rPr>
        <w:t>FIGURE 2.</w:t>
      </w:r>
      <w:r w:rsidR="00C7731B" w:rsidRPr="002D7F92">
        <w:rPr>
          <w:b/>
          <w:bCs/>
        </w:rPr>
        <w:t xml:space="preserve"> </w:t>
      </w:r>
      <w:r w:rsidR="00C7731B" w:rsidRPr="002D7F92">
        <w:t>Research flowchart</w:t>
      </w:r>
      <w:r w:rsidR="00511881">
        <w:tab/>
      </w:r>
    </w:p>
    <w:p w14:paraId="384519A9" w14:textId="4852B5F9" w:rsidR="00EA50A7" w:rsidRDefault="00EA50A7" w:rsidP="00784F94">
      <w:pPr>
        <w:pStyle w:val="Heading1"/>
      </w:pPr>
      <w:r w:rsidRPr="00784F94">
        <w:t>RESULTS AND DISCUSSION</w:t>
      </w:r>
    </w:p>
    <w:p w14:paraId="74CFE401" w14:textId="63F17493" w:rsidR="00D90AB0" w:rsidRPr="009010BA" w:rsidRDefault="00961A9A" w:rsidP="00220240">
      <w:pPr>
        <w:pStyle w:val="Paragraph"/>
        <w:rPr>
          <w:rStyle w:val="Emphasis"/>
        </w:rPr>
      </w:pPr>
      <w:r w:rsidRPr="009010BA">
        <w:rPr>
          <w:rStyle w:val="Emphasis"/>
        </w:rPr>
        <w:t>Design stationary bed reactor</w:t>
      </w:r>
      <w:r w:rsidR="003E7B6A" w:rsidRPr="009010BA">
        <w:rPr>
          <w:rStyle w:val="Emphasis"/>
        </w:rPr>
        <w:t xml:space="preserve"> </w:t>
      </w:r>
      <w:r w:rsidR="008960AA" w:rsidRPr="009010BA">
        <w:rPr>
          <w:rStyle w:val="Emphasis"/>
        </w:rPr>
        <w:t>o</w:t>
      </w:r>
      <w:r w:rsidR="003E7B6A" w:rsidRPr="009010BA">
        <w:rPr>
          <w:rStyle w:val="Emphasis"/>
        </w:rPr>
        <w:t>ne kind of reactor that is frequently used in the chemical industry for catalytic reactions is the stationary bed reactor. The architecture of this reactor is straightforward but effective in promoting chemical reactions, particularly when heterogeneous catalysts are used. In the petrochemical, pharmaceutical, and waste treatment industries, where steady and regulated chemical reactions are crucial, stationary bed reactors are frequently utilized.</w:t>
      </w:r>
      <w:r w:rsidR="00220240" w:rsidRPr="009010BA">
        <w:rPr>
          <w:rStyle w:val="Emphasis"/>
        </w:rPr>
        <w:t xml:space="preserve"> </w:t>
      </w:r>
      <w:r w:rsidR="00BC4057" w:rsidRPr="009010BA">
        <w:rPr>
          <w:rStyle w:val="Emphasis"/>
        </w:rPr>
        <w:t>A solid catalyst is kept stationary inside a reactor known as a stationary bed reactor, often called a fixed bed reactor, while a reactant fluid passes across it. Inside the reactor, the catalyst is firmly packed in the form of tiny beads or particles. Reactants are transformed into the intended products on the catalyst surface by chemical reactions that take place while the reactant fluid passes through it.</w:t>
      </w:r>
      <w:r w:rsidR="00220240" w:rsidRPr="009010BA">
        <w:rPr>
          <w:rStyle w:val="Emphasis"/>
        </w:rPr>
        <w:t xml:space="preserve"> </w:t>
      </w:r>
      <w:r w:rsidR="00BC4057" w:rsidRPr="009010BA">
        <w:rPr>
          <w:rStyle w:val="Emphasis"/>
        </w:rPr>
        <w:t>Using the contact between the fluid and the solid catalyst to initiate the chemical reaction is the reactor's basic operating concept. This arrangement is called a "fixed bed" since the catalyst is immobile. In order to maximize the reaction and guarantee reliable results, the reactor's temperature and fluid flow rate are carefully controlled.</w:t>
      </w:r>
      <w:r w:rsidR="00A3674C" w:rsidRPr="009010BA">
        <w:rPr>
          <w:rStyle w:val="Emphasis"/>
        </w:rPr>
        <w:t xml:space="preserve"> </w:t>
      </w:r>
      <w:r w:rsidR="00397176" w:rsidRPr="009010BA">
        <w:rPr>
          <w:rStyle w:val="Emphasis"/>
        </w:rPr>
        <w:t>3D model images are used to illustrate the working principle of a stationary bed reactor.</w:t>
      </w:r>
      <w:r w:rsidR="00694738" w:rsidRPr="009010BA">
        <w:rPr>
          <w:rStyle w:val="Emphasis"/>
        </w:rPr>
        <w:t xml:space="preserve"> </w:t>
      </w:r>
      <w:r w:rsidR="00C96192" w:rsidRPr="009010BA">
        <w:rPr>
          <w:rStyle w:val="Emphasis"/>
        </w:rPr>
        <w:t xml:space="preserve">3D design and bill of materials are shown in </w:t>
      </w:r>
      <w:r w:rsidR="009010BA" w:rsidRPr="009010BA">
        <w:rPr>
          <w:rStyle w:val="Emphasis"/>
          <w:b/>
          <w:bCs/>
        </w:rPr>
        <w:t>FIGURE 3</w:t>
      </w:r>
      <w:r w:rsidR="009010BA" w:rsidRPr="009010BA">
        <w:rPr>
          <w:rStyle w:val="Emphasis"/>
        </w:rPr>
        <w:t xml:space="preserve"> </w:t>
      </w:r>
      <w:r w:rsidR="00C96192" w:rsidRPr="009010BA">
        <w:rPr>
          <w:rStyle w:val="Emphasis"/>
        </w:rPr>
        <w:t xml:space="preserve">and </w:t>
      </w:r>
      <w:r w:rsidR="009010BA" w:rsidRPr="009010BA">
        <w:rPr>
          <w:rStyle w:val="Emphasis"/>
          <w:b/>
          <w:bCs/>
        </w:rPr>
        <w:t>FIGURE 4</w:t>
      </w:r>
      <w:r w:rsidR="00C96192" w:rsidRPr="009010BA">
        <w:rPr>
          <w:rStyle w:val="Emphasis"/>
        </w:rPr>
        <w:t>.</w:t>
      </w:r>
    </w:p>
    <w:p w14:paraId="1D15FB8A" w14:textId="282C1D09" w:rsidR="00E43287" w:rsidRDefault="00E43287" w:rsidP="00220240">
      <w:pPr>
        <w:pStyle w:val="Paragraph"/>
      </w:pPr>
    </w:p>
    <w:p w14:paraId="6DFBAC79" w14:textId="64B8C689" w:rsidR="00D71339" w:rsidRDefault="00A17E6A" w:rsidP="00E43287">
      <w:pPr>
        <w:pStyle w:val="Paragraph"/>
        <w:jc w:val="center"/>
      </w:pPr>
      <w:r>
        <w:rPr>
          <w:noProof/>
        </w:rPr>
        <w:lastRenderedPageBreak/>
        <mc:AlternateContent>
          <mc:Choice Requires="wps">
            <w:drawing>
              <wp:anchor distT="0" distB="0" distL="114300" distR="114300" simplePos="0" relativeHeight="251794944" behindDoc="0" locked="0" layoutInCell="1" allowOverlap="1" wp14:anchorId="6AE1E0C8" wp14:editId="6772ED47">
                <wp:simplePos x="0" y="0"/>
                <wp:positionH relativeFrom="column">
                  <wp:posOffset>3983002</wp:posOffset>
                </wp:positionH>
                <wp:positionV relativeFrom="paragraph">
                  <wp:posOffset>1975726</wp:posOffset>
                </wp:positionV>
                <wp:extent cx="1064922" cy="449580"/>
                <wp:effectExtent l="0" t="0" r="0" b="0"/>
                <wp:wrapNone/>
                <wp:docPr id="727637745" name="Rectangle 11"/>
                <wp:cNvGraphicFramePr/>
                <a:graphic xmlns:a="http://schemas.openxmlformats.org/drawingml/2006/main">
                  <a:graphicData uri="http://schemas.microsoft.com/office/word/2010/wordprocessingShape">
                    <wps:wsp>
                      <wps:cNvSpPr/>
                      <wps:spPr>
                        <a:xfrm>
                          <a:off x="0" y="0"/>
                          <a:ext cx="1064922" cy="44958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C8F3846" w14:textId="5BA56967" w:rsidR="007C2BF5" w:rsidRPr="00A17E6A" w:rsidRDefault="007C2BF5" w:rsidP="007C2BF5">
                            <w:pPr>
                              <w:jc w:val="center"/>
                              <w:rPr>
                                <w:color w:val="0D0D0D" w:themeColor="text1" w:themeTint="F2"/>
                                <w:sz w:val="20"/>
                                <w:szCs w:val="16"/>
                              </w:rPr>
                            </w:pPr>
                            <w:r w:rsidRPr="00A17E6A">
                              <w:rPr>
                                <w:color w:val="0D0D0D" w:themeColor="text1" w:themeTint="F2"/>
                                <w:sz w:val="20"/>
                                <w:szCs w:val="16"/>
                              </w:rPr>
                              <w:t xml:space="preserve">Glass </w:t>
                            </w:r>
                            <w:r w:rsidR="002E659F" w:rsidRPr="00A17E6A">
                              <w:rPr>
                                <w:color w:val="0D0D0D" w:themeColor="text1" w:themeTint="F2"/>
                                <w:sz w:val="20"/>
                                <w:szCs w:val="16"/>
                              </w:rPr>
                              <w:t>R</w:t>
                            </w:r>
                            <w:r w:rsidRPr="00A17E6A">
                              <w:rPr>
                                <w:color w:val="0D0D0D" w:themeColor="text1" w:themeTint="F2"/>
                                <w:sz w:val="20"/>
                                <w:szCs w:val="16"/>
                              </w:rPr>
                              <w:t>e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E1E0C8" id="Rectangle 11" o:spid="_x0000_s1048" style="position:absolute;left:0;text-align:left;margin-left:313.6pt;margin-top:155.55pt;width:83.85pt;height:35.4pt;z-index:25179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" filled="f" stroked="f" strokeweight="1pt">
                <v:textbox>
                  <w:txbxContent>
                    <w:p w14:paraId="5C8F3846" w14:textId="5BA56967" w:rsidR="007C2BF5" w:rsidRPr="00A17E6A" w:rsidRDefault="007C2BF5" w:rsidP="007C2BF5">
                      <w:pPr>
                        <w:jc w:val="center"/>
                        <w:rPr>
                          <w:color w:val="0D0D0D" w:themeColor="text1" w:themeTint="F2"/>
                          <w:sz w:val="20"/>
                          <w:szCs w:val="16"/>
                        </w:rPr>
                      </w:pPr>
                      <w:r w:rsidRPr="00A17E6A">
                        <w:rPr>
                          <w:color w:val="0D0D0D" w:themeColor="text1" w:themeTint="F2"/>
                          <w:sz w:val="20"/>
                          <w:szCs w:val="16"/>
                        </w:rPr>
                        <w:t xml:space="preserve">Glass </w:t>
                      </w:r>
                      <w:r w:rsidR="002E659F" w:rsidRPr="00A17E6A">
                        <w:rPr>
                          <w:color w:val="0D0D0D" w:themeColor="text1" w:themeTint="F2"/>
                          <w:sz w:val="20"/>
                          <w:szCs w:val="16"/>
                        </w:rPr>
                        <w:t>R</w:t>
                      </w:r>
                      <w:r w:rsidRPr="00A17E6A">
                        <w:rPr>
                          <w:color w:val="0D0D0D" w:themeColor="text1" w:themeTint="F2"/>
                          <w:sz w:val="20"/>
                          <w:szCs w:val="16"/>
                        </w:rPr>
                        <w:t>eactor</w:t>
                      </w:r>
                    </w:p>
                  </w:txbxContent>
                </v:textbox>
              </v:rect>
            </w:pict>
          </mc:Fallback>
        </mc:AlternateContent>
      </w:r>
      <w:r>
        <w:rPr>
          <w:noProof/>
        </w:rPr>
        <mc:AlternateContent>
          <mc:Choice Requires="wps">
            <w:drawing>
              <wp:anchor distT="0" distB="0" distL="114300" distR="114300" simplePos="0" relativeHeight="251672064" behindDoc="0" locked="0" layoutInCell="1" allowOverlap="1" wp14:anchorId="708CD869" wp14:editId="539C52D5">
                <wp:simplePos x="0" y="0"/>
                <wp:positionH relativeFrom="column">
                  <wp:posOffset>3586167</wp:posOffset>
                </wp:positionH>
                <wp:positionV relativeFrom="paragraph">
                  <wp:posOffset>132610</wp:posOffset>
                </wp:positionV>
                <wp:extent cx="866692" cy="449801"/>
                <wp:effectExtent l="0" t="0" r="0" b="0"/>
                <wp:wrapNone/>
                <wp:docPr id="281054882" name="Rectangle 11"/>
                <wp:cNvGraphicFramePr/>
                <a:graphic xmlns:a="http://schemas.openxmlformats.org/drawingml/2006/main">
                  <a:graphicData uri="http://schemas.microsoft.com/office/word/2010/wordprocessingShape">
                    <wps:wsp>
                      <wps:cNvSpPr/>
                      <wps:spPr>
                        <a:xfrm>
                          <a:off x="0" y="0"/>
                          <a:ext cx="866692" cy="44980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AE25B33" w14:textId="04FD5404" w:rsidR="00CD5D7A" w:rsidRPr="00A17E6A" w:rsidRDefault="00CD5D7A" w:rsidP="00CD5D7A">
                            <w:pPr>
                              <w:jc w:val="center"/>
                              <w:rPr>
                                <w:color w:val="0D0D0D" w:themeColor="text1" w:themeTint="F2"/>
                                <w:sz w:val="20"/>
                                <w:szCs w:val="16"/>
                              </w:rPr>
                            </w:pPr>
                            <w:r w:rsidRPr="00A17E6A">
                              <w:rPr>
                                <w:color w:val="0D0D0D" w:themeColor="text1" w:themeTint="F2"/>
                                <w:sz w:val="20"/>
                                <w:szCs w:val="16"/>
                              </w:rPr>
                              <w:t>Electric M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08CD869" id="_x0000_s1049" style="position:absolute;left:0;text-align:left;margin-left:282.4pt;margin-top:10.45pt;width:68.25pt;height:35.4pt;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" filled="f" stroked="f" strokeweight="1pt">
                <v:textbox>
                  <w:txbxContent>
                    <w:p w14:paraId="7AE25B33" w14:textId="04FD5404" w:rsidR="00CD5D7A" w:rsidRPr="00A17E6A" w:rsidRDefault="00CD5D7A" w:rsidP="00CD5D7A">
                      <w:pPr>
                        <w:jc w:val="center"/>
                        <w:rPr>
                          <w:color w:val="0D0D0D" w:themeColor="text1" w:themeTint="F2"/>
                          <w:sz w:val="20"/>
                          <w:szCs w:val="16"/>
                        </w:rPr>
                      </w:pPr>
                      <w:r w:rsidRPr="00A17E6A">
                        <w:rPr>
                          <w:color w:val="0D0D0D" w:themeColor="text1" w:themeTint="F2"/>
                          <w:sz w:val="20"/>
                          <w:szCs w:val="16"/>
                        </w:rPr>
                        <w:t>Electric Motor</w:t>
                      </w:r>
                    </w:p>
                  </w:txbxContent>
                </v:textbox>
              </v:rect>
            </w:pict>
          </mc:Fallback>
        </mc:AlternateContent>
      </w:r>
      <w:r w:rsidR="005A64F8">
        <w:rPr>
          <w:noProof/>
        </w:rPr>
        <mc:AlternateContent>
          <mc:Choice Requires="wps">
            <w:drawing>
              <wp:anchor distT="0" distB="0" distL="114300" distR="114300" simplePos="0" relativeHeight="251717120" behindDoc="0" locked="0" layoutInCell="1" allowOverlap="1" wp14:anchorId="62750927" wp14:editId="5F63C068">
                <wp:simplePos x="0" y="0"/>
                <wp:positionH relativeFrom="column">
                  <wp:posOffset>1825006</wp:posOffset>
                </wp:positionH>
                <wp:positionV relativeFrom="paragraph">
                  <wp:posOffset>1488842</wp:posOffset>
                </wp:positionV>
                <wp:extent cx="882595" cy="483374"/>
                <wp:effectExtent l="0" t="38100" r="51435" b="31115"/>
                <wp:wrapNone/>
                <wp:docPr id="1629800121" name="Straight Arrow Connector 10"/>
                <wp:cNvGraphicFramePr/>
                <a:graphic xmlns:a="http://schemas.openxmlformats.org/drawingml/2006/main">
                  <a:graphicData uri="http://schemas.microsoft.com/office/word/2010/wordprocessingShape">
                    <wps:wsp>
                      <wps:cNvCnPr/>
                      <wps:spPr>
                        <a:xfrm flipV="1">
                          <a:off x="0" y="0"/>
                          <a:ext cx="882595" cy="48337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3B5001D7" id="Straight Arrow Connector 10" o:spid="_x0000_s1026" type="#_x0000_t32" style="position:absolute;margin-left:143.7pt;margin-top:117.25pt;width:69.5pt;height:38.05pt;flip:y;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" strokecolor="red" strokeweight=".5pt">
                <v:stroke endarrow="block" joinstyle="miter"/>
              </v:shape>
            </w:pict>
          </mc:Fallback>
        </mc:AlternateContent>
      </w:r>
      <w:r w:rsidR="005A64F8">
        <w:rPr>
          <w:noProof/>
        </w:rPr>
        <mc:AlternateContent>
          <mc:Choice Requires="wps">
            <w:drawing>
              <wp:anchor distT="0" distB="0" distL="114300" distR="114300" simplePos="0" relativeHeight="251651584" behindDoc="0" locked="0" layoutInCell="1" allowOverlap="1" wp14:anchorId="05E49262" wp14:editId="484D2BF6">
                <wp:simplePos x="0" y="0"/>
                <wp:positionH relativeFrom="column">
                  <wp:posOffset>3273224</wp:posOffset>
                </wp:positionH>
                <wp:positionV relativeFrom="paragraph">
                  <wp:posOffset>364924</wp:posOffset>
                </wp:positionV>
                <wp:extent cx="523272" cy="45719"/>
                <wp:effectExtent l="38100" t="38100" r="29210" b="88265"/>
                <wp:wrapNone/>
                <wp:docPr id="1608259749" name="Straight Arrow Connector 10"/>
                <wp:cNvGraphicFramePr/>
                <a:graphic xmlns:a="http://schemas.openxmlformats.org/drawingml/2006/main">
                  <a:graphicData uri="http://schemas.microsoft.com/office/word/2010/wordprocessingShape">
                    <wps:wsp>
                      <wps:cNvCnPr/>
                      <wps:spPr>
                        <a:xfrm flipH="1">
                          <a:off x="0" y="0"/>
                          <a:ext cx="523272" cy="4571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42D269BB" id="Straight Arrow Connector 10" o:spid="_x0000_s1026" type="#_x0000_t32" style="position:absolute;margin-left:257.75pt;margin-top:28.75pt;width:41.2pt;height:3.6pt;flip:x;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" strokecolor="red" strokeweight=".5pt">
                <v:stroke endarrow="block" joinstyle="miter"/>
              </v:shape>
            </w:pict>
          </mc:Fallback>
        </mc:AlternateContent>
      </w:r>
      <w:r w:rsidR="007C2BF5">
        <w:rPr>
          <w:noProof/>
        </w:rPr>
        <mc:AlternateContent>
          <mc:Choice Requires="wps">
            <w:drawing>
              <wp:anchor distT="0" distB="0" distL="114300" distR="114300" simplePos="0" relativeHeight="251631104" behindDoc="0" locked="0" layoutInCell="1" allowOverlap="1" wp14:anchorId="0C4FC5CE" wp14:editId="5A2E9669">
                <wp:simplePos x="0" y="0"/>
                <wp:positionH relativeFrom="column">
                  <wp:posOffset>4364299</wp:posOffset>
                </wp:positionH>
                <wp:positionV relativeFrom="paragraph">
                  <wp:posOffset>1114481</wp:posOffset>
                </wp:positionV>
                <wp:extent cx="649357" cy="449801"/>
                <wp:effectExtent l="0" t="0" r="0" b="0"/>
                <wp:wrapNone/>
                <wp:docPr id="1926365221" name="Rectangle 11"/>
                <wp:cNvGraphicFramePr/>
                <a:graphic xmlns:a="http://schemas.openxmlformats.org/drawingml/2006/main">
                  <a:graphicData uri="http://schemas.microsoft.com/office/word/2010/wordprocessingShape">
                    <wps:wsp>
                      <wps:cNvSpPr/>
                      <wps:spPr>
                        <a:xfrm>
                          <a:off x="0" y="0"/>
                          <a:ext cx="649357" cy="44980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ED9D8C4" w14:textId="12618F2C" w:rsidR="00CD5D7A" w:rsidRPr="00CD5D7A" w:rsidRDefault="00CD5D7A" w:rsidP="00CD5D7A">
                            <w:pPr>
                              <w:jc w:val="center"/>
                              <w:rPr>
                                <w:color w:val="0D0D0D" w:themeColor="text1" w:themeTint="F2"/>
                              </w:rPr>
                            </w:pPr>
                            <w:r w:rsidRPr="00CD5D7A">
                              <w:rPr>
                                <w:color w:val="0D0D0D" w:themeColor="text1" w:themeTint="F2"/>
                              </w:rPr>
                              <w:t>Fr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4FC5CE" id="_x0000_s1050" style="position:absolute;left:0;text-align:left;margin-left:343.65pt;margin-top:87.75pt;width:51.15pt;height:35.4pt;z-index:25163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" filled="f" stroked="f" strokeweight="1pt">
                <v:textbox>
                  <w:txbxContent>
                    <w:p w14:paraId="7ED9D8C4" w14:textId="12618F2C" w:rsidR="00CD5D7A" w:rsidRPr="00CD5D7A" w:rsidRDefault="00CD5D7A" w:rsidP="00CD5D7A">
                      <w:pPr>
                        <w:jc w:val="center"/>
                        <w:rPr>
                          <w:color w:val="0D0D0D" w:themeColor="text1" w:themeTint="F2"/>
                        </w:rPr>
                      </w:pPr>
                      <w:r w:rsidRPr="00CD5D7A">
                        <w:rPr>
                          <w:color w:val="0D0D0D" w:themeColor="text1" w:themeTint="F2"/>
                        </w:rPr>
                        <w:t>Frame</w:t>
                      </w:r>
                    </w:p>
                  </w:txbxContent>
                </v:textbox>
              </v:rect>
            </w:pict>
          </mc:Fallback>
        </mc:AlternateContent>
      </w:r>
      <w:r w:rsidR="007C2BF5">
        <w:rPr>
          <w:noProof/>
        </w:rPr>
        <mc:AlternateContent>
          <mc:Choice Requires="wps">
            <w:drawing>
              <wp:anchor distT="0" distB="0" distL="114300" distR="114300" simplePos="0" relativeHeight="251595264" behindDoc="0" locked="0" layoutInCell="1" allowOverlap="1" wp14:anchorId="15B751B0" wp14:editId="0AAE4235">
                <wp:simplePos x="0" y="0"/>
                <wp:positionH relativeFrom="column">
                  <wp:posOffset>3894482</wp:posOffset>
                </wp:positionH>
                <wp:positionV relativeFrom="paragraph">
                  <wp:posOffset>1395675</wp:posOffset>
                </wp:positionV>
                <wp:extent cx="558247" cy="242873"/>
                <wp:effectExtent l="38100" t="0" r="13335" b="62230"/>
                <wp:wrapNone/>
                <wp:docPr id="1362785299" name="Straight Arrow Connector 10"/>
                <wp:cNvGraphicFramePr/>
                <a:graphic xmlns:a="http://schemas.openxmlformats.org/drawingml/2006/main">
                  <a:graphicData uri="http://schemas.microsoft.com/office/word/2010/wordprocessingShape">
                    <wps:wsp>
                      <wps:cNvCnPr/>
                      <wps:spPr>
                        <a:xfrm flipH="1">
                          <a:off x="0" y="0"/>
                          <a:ext cx="558247" cy="242873"/>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5D9758B6" id="Straight Arrow Connector 10" o:spid="_x0000_s1026" type="#_x0000_t32" style="position:absolute;margin-left:306.65pt;margin-top:109.9pt;width:43.95pt;height:19.1pt;flip:x;z-index:25159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" strokecolor="red" strokeweight=".5pt">
                <v:stroke endarrow="block" joinstyle="miter"/>
              </v:shape>
            </w:pict>
          </mc:Fallback>
        </mc:AlternateContent>
      </w:r>
      <w:r w:rsidR="007C2BF5">
        <w:rPr>
          <w:noProof/>
        </w:rPr>
        <mc:AlternateContent>
          <mc:Choice Requires="wps">
            <w:drawing>
              <wp:anchor distT="0" distB="0" distL="114300" distR="114300" simplePos="0" relativeHeight="251814400" behindDoc="0" locked="0" layoutInCell="1" allowOverlap="1" wp14:anchorId="38D15501" wp14:editId="3F05BC8C">
                <wp:simplePos x="0" y="0"/>
                <wp:positionH relativeFrom="column">
                  <wp:posOffset>3353793</wp:posOffset>
                </wp:positionH>
                <wp:positionV relativeFrom="paragraph">
                  <wp:posOffset>2115627</wp:posOffset>
                </wp:positionV>
                <wp:extent cx="900154" cy="51324"/>
                <wp:effectExtent l="0" t="57150" r="14605" b="44450"/>
                <wp:wrapNone/>
                <wp:docPr id="1966691745" name="Straight Arrow Connector 10"/>
                <wp:cNvGraphicFramePr/>
                <a:graphic xmlns:a="http://schemas.openxmlformats.org/drawingml/2006/main">
                  <a:graphicData uri="http://schemas.microsoft.com/office/word/2010/wordprocessingShape">
                    <wps:wsp>
                      <wps:cNvCnPr/>
                      <wps:spPr>
                        <a:xfrm flipH="1" flipV="1">
                          <a:off x="0" y="0"/>
                          <a:ext cx="900154" cy="5132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78CADF59" id="Straight Arrow Connector 10" o:spid="_x0000_s1026" type="#_x0000_t32" style="position:absolute;margin-left:264.1pt;margin-top:166.6pt;width:70.9pt;height:4.05pt;flip:x y;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" strokecolor="red" strokeweight=".5pt">
                <v:stroke endarrow="block" joinstyle="miter"/>
              </v:shape>
            </w:pict>
          </mc:Fallback>
        </mc:AlternateContent>
      </w:r>
      <w:r w:rsidR="00CD5D7A">
        <w:rPr>
          <w:noProof/>
        </w:rPr>
        <mc:AlternateContent>
          <mc:Choice Requires="wps">
            <w:drawing>
              <wp:anchor distT="0" distB="0" distL="114300" distR="114300" simplePos="0" relativeHeight="251745792" behindDoc="0" locked="0" layoutInCell="1" allowOverlap="1" wp14:anchorId="058F4F99" wp14:editId="10D93984">
                <wp:simplePos x="0" y="0"/>
                <wp:positionH relativeFrom="column">
                  <wp:posOffset>826936</wp:posOffset>
                </wp:positionH>
                <wp:positionV relativeFrom="paragraph">
                  <wp:posOffset>1832997</wp:posOffset>
                </wp:positionV>
                <wp:extent cx="1064922" cy="449580"/>
                <wp:effectExtent l="0" t="0" r="0" b="0"/>
                <wp:wrapNone/>
                <wp:docPr id="1375122355" name="Rectangle 11"/>
                <wp:cNvGraphicFramePr/>
                <a:graphic xmlns:a="http://schemas.openxmlformats.org/drawingml/2006/main">
                  <a:graphicData uri="http://schemas.microsoft.com/office/word/2010/wordprocessingShape">
                    <wps:wsp>
                      <wps:cNvSpPr/>
                      <wps:spPr>
                        <a:xfrm>
                          <a:off x="0" y="0"/>
                          <a:ext cx="1064922" cy="44958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B8E32E8" w14:textId="77777777" w:rsidR="00CD5D7A" w:rsidRPr="00A17E6A" w:rsidRDefault="00CD5D7A" w:rsidP="00CD5D7A">
                            <w:pPr>
                              <w:jc w:val="center"/>
                              <w:rPr>
                                <w:color w:val="0D0D0D" w:themeColor="text1" w:themeTint="F2"/>
                                <w:sz w:val="20"/>
                                <w:szCs w:val="16"/>
                              </w:rPr>
                            </w:pPr>
                            <w:r w:rsidRPr="00A17E6A">
                              <w:rPr>
                                <w:color w:val="0D0D0D" w:themeColor="text1" w:themeTint="F2"/>
                                <w:sz w:val="20"/>
                                <w:szCs w:val="16"/>
                              </w:rPr>
                              <w:t>Temperature</w:t>
                            </w:r>
                          </w:p>
                          <w:p w14:paraId="438C91B7" w14:textId="66963578" w:rsidR="00CD5D7A" w:rsidRPr="00A17E6A" w:rsidRDefault="00CD5D7A" w:rsidP="00CD5D7A">
                            <w:pPr>
                              <w:jc w:val="center"/>
                              <w:rPr>
                                <w:color w:val="0D0D0D" w:themeColor="text1" w:themeTint="F2"/>
                                <w:sz w:val="20"/>
                                <w:szCs w:val="16"/>
                              </w:rPr>
                            </w:pPr>
                            <w:r w:rsidRPr="00A17E6A">
                              <w:rPr>
                                <w:color w:val="0D0D0D" w:themeColor="text1" w:themeTint="F2"/>
                                <w:sz w:val="20"/>
                                <w:szCs w:val="16"/>
                              </w:rPr>
                              <w:t>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58F4F99" id="_x0000_s1051" style="position:absolute;left:0;text-align:left;margin-left:65.1pt;margin-top:144.35pt;width:83.85pt;height:35.4pt;z-index:251745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" filled="f" stroked="f" strokeweight="1pt">
                <v:textbox>
                  <w:txbxContent>
                    <w:p w14:paraId="2B8E32E8" w14:textId="77777777" w:rsidR="00CD5D7A" w:rsidRPr="00A17E6A" w:rsidRDefault="00CD5D7A" w:rsidP="00CD5D7A">
                      <w:pPr>
                        <w:jc w:val="center"/>
                        <w:rPr>
                          <w:color w:val="0D0D0D" w:themeColor="text1" w:themeTint="F2"/>
                          <w:sz w:val="20"/>
                          <w:szCs w:val="16"/>
                        </w:rPr>
                      </w:pPr>
                      <w:r w:rsidRPr="00A17E6A">
                        <w:rPr>
                          <w:color w:val="0D0D0D" w:themeColor="text1" w:themeTint="F2"/>
                          <w:sz w:val="20"/>
                          <w:szCs w:val="16"/>
                        </w:rPr>
                        <w:t>Temperature</w:t>
                      </w:r>
                    </w:p>
                    <w:p w14:paraId="438C91B7" w14:textId="66963578" w:rsidR="00CD5D7A" w:rsidRPr="00A17E6A" w:rsidRDefault="00CD5D7A" w:rsidP="00CD5D7A">
                      <w:pPr>
                        <w:jc w:val="center"/>
                        <w:rPr>
                          <w:color w:val="0D0D0D" w:themeColor="text1" w:themeTint="F2"/>
                          <w:sz w:val="20"/>
                          <w:szCs w:val="16"/>
                        </w:rPr>
                      </w:pPr>
                      <w:r w:rsidRPr="00A17E6A">
                        <w:rPr>
                          <w:color w:val="0D0D0D" w:themeColor="text1" w:themeTint="F2"/>
                          <w:sz w:val="20"/>
                          <w:szCs w:val="16"/>
                        </w:rPr>
                        <w:t>controller</w:t>
                      </w:r>
                    </w:p>
                  </w:txbxContent>
                </v:textbox>
              </v:rect>
            </w:pict>
          </mc:Fallback>
        </mc:AlternateContent>
      </w:r>
      <w:r w:rsidR="00CD5D7A">
        <w:rPr>
          <w:noProof/>
        </w:rPr>
        <mc:AlternateContent>
          <mc:Choice Requires="wps">
            <w:drawing>
              <wp:anchor distT="0" distB="0" distL="114300" distR="114300" simplePos="0" relativeHeight="251695616" behindDoc="0" locked="0" layoutInCell="1" allowOverlap="1" wp14:anchorId="3B170675" wp14:editId="2F22A6BF">
                <wp:simplePos x="0" y="0"/>
                <wp:positionH relativeFrom="column">
                  <wp:posOffset>827156</wp:posOffset>
                </wp:positionH>
                <wp:positionV relativeFrom="paragraph">
                  <wp:posOffset>866913</wp:posOffset>
                </wp:positionV>
                <wp:extent cx="866692" cy="449801"/>
                <wp:effectExtent l="0" t="0" r="0" b="0"/>
                <wp:wrapNone/>
                <wp:docPr id="1511610181" name="Rectangle 11"/>
                <wp:cNvGraphicFramePr/>
                <a:graphic xmlns:a="http://schemas.openxmlformats.org/drawingml/2006/main">
                  <a:graphicData uri="http://schemas.microsoft.com/office/word/2010/wordprocessingShape">
                    <wps:wsp>
                      <wps:cNvSpPr/>
                      <wps:spPr>
                        <a:xfrm>
                          <a:off x="0" y="0"/>
                          <a:ext cx="866692" cy="44980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FDA1FE6" w14:textId="0A725839" w:rsidR="00CD5D7A" w:rsidRPr="00A17E6A" w:rsidRDefault="00CD5D7A" w:rsidP="00CD5D7A">
                            <w:pPr>
                              <w:jc w:val="center"/>
                              <w:rPr>
                                <w:color w:val="0D0D0D" w:themeColor="text1" w:themeTint="F2"/>
                                <w:sz w:val="20"/>
                                <w:szCs w:val="16"/>
                              </w:rPr>
                            </w:pPr>
                            <w:r w:rsidRPr="00A17E6A">
                              <w:rPr>
                                <w:color w:val="0D0D0D" w:themeColor="text1" w:themeTint="F2"/>
                                <w:sz w:val="20"/>
                                <w:szCs w:val="16"/>
                              </w:rPr>
                              <w:t>Motor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170675" id="_x0000_s1052" style="position:absolute;left:0;text-align:left;margin-left:65.15pt;margin-top:68.25pt;width:68.25pt;height:35.4pt;z-index:251695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" filled="f" stroked="f" strokeweight="1pt">
                <v:textbox>
                  <w:txbxContent>
                    <w:p w14:paraId="4FDA1FE6" w14:textId="0A725839" w:rsidR="00CD5D7A" w:rsidRPr="00A17E6A" w:rsidRDefault="00CD5D7A" w:rsidP="00CD5D7A">
                      <w:pPr>
                        <w:jc w:val="center"/>
                        <w:rPr>
                          <w:color w:val="0D0D0D" w:themeColor="text1" w:themeTint="F2"/>
                          <w:sz w:val="20"/>
                          <w:szCs w:val="16"/>
                        </w:rPr>
                      </w:pPr>
                      <w:r w:rsidRPr="00A17E6A">
                        <w:rPr>
                          <w:color w:val="0D0D0D" w:themeColor="text1" w:themeTint="F2"/>
                          <w:sz w:val="20"/>
                          <w:szCs w:val="16"/>
                        </w:rPr>
                        <w:t>Motor Controller</w:t>
                      </w:r>
                    </w:p>
                  </w:txbxContent>
                </v:textbox>
              </v:rect>
            </w:pict>
          </mc:Fallback>
        </mc:AlternateContent>
      </w:r>
      <w:r w:rsidR="00CD5D7A">
        <w:rPr>
          <w:noProof/>
        </w:rPr>
        <mc:AlternateContent>
          <mc:Choice Requires="wps">
            <w:drawing>
              <wp:anchor distT="0" distB="0" distL="114300" distR="114300" simplePos="0" relativeHeight="251773440" behindDoc="0" locked="0" layoutInCell="1" allowOverlap="1" wp14:anchorId="636D20E4" wp14:editId="7880275C">
                <wp:simplePos x="0" y="0"/>
                <wp:positionH relativeFrom="column">
                  <wp:posOffset>1622065</wp:posOffset>
                </wp:positionH>
                <wp:positionV relativeFrom="paragraph">
                  <wp:posOffset>1061720</wp:posOffset>
                </wp:positionV>
                <wp:extent cx="610097" cy="45719"/>
                <wp:effectExtent l="0" t="38100" r="38100" b="88265"/>
                <wp:wrapNone/>
                <wp:docPr id="932973992" name="Straight Arrow Connector 10"/>
                <wp:cNvGraphicFramePr/>
                <a:graphic xmlns:a="http://schemas.openxmlformats.org/drawingml/2006/main">
                  <a:graphicData uri="http://schemas.microsoft.com/office/word/2010/wordprocessingShape">
                    <wps:wsp>
                      <wps:cNvCnPr/>
                      <wps:spPr>
                        <a:xfrm>
                          <a:off x="0" y="0"/>
                          <a:ext cx="610097" cy="4571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0EFEF2C3" id="Straight Arrow Connector 10" o:spid="_x0000_s1026" type="#_x0000_t32" style="position:absolute;margin-left:127.7pt;margin-top:83.6pt;width:48.05pt;height:3.6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" strokecolor="red" strokeweight=".5pt">
                <v:stroke endarrow="block" joinstyle="miter"/>
              </v:shape>
            </w:pict>
          </mc:Fallback>
        </mc:AlternateContent>
      </w:r>
      <w:r w:rsidR="003340C0" w:rsidRPr="003340C0">
        <w:rPr>
          <w:noProof/>
        </w:rPr>
        <w:drawing>
          <wp:inline distT="0" distB="0" distL="0" distR="0" wp14:anchorId="3B180F32" wp14:editId="250BB487">
            <wp:extent cx="2133898" cy="3429479"/>
            <wp:effectExtent l="0" t="0" r="0" b="0"/>
            <wp:docPr id="1501194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194309" name=""/>
                    <pic:cNvPicPr/>
                  </pic:nvPicPr>
                  <pic:blipFill>
                    <a:blip r:embed="rId13"/>
                    <a:stretch>
                      <a:fillRect/>
                    </a:stretch>
                  </pic:blipFill>
                  <pic:spPr>
                    <a:xfrm>
                      <a:off x="0" y="0"/>
                      <a:ext cx="2133898" cy="3429479"/>
                    </a:xfrm>
                    <a:prstGeom prst="rect">
                      <a:avLst/>
                    </a:prstGeom>
                  </pic:spPr>
                </pic:pic>
              </a:graphicData>
            </a:graphic>
          </wp:inline>
        </w:drawing>
      </w:r>
    </w:p>
    <w:p w14:paraId="3856AFAB" w14:textId="59FEBCBB" w:rsidR="00E43287" w:rsidRDefault="00F134F0" w:rsidP="009010BA">
      <w:pPr>
        <w:pStyle w:val="FigureCaption"/>
      </w:pPr>
      <w:r w:rsidRPr="00961A9A">
        <w:rPr>
          <w:b/>
          <w:bCs/>
        </w:rPr>
        <w:t xml:space="preserve">FIGURE </w:t>
      </w:r>
      <w:r>
        <w:rPr>
          <w:b/>
          <w:bCs/>
        </w:rPr>
        <w:t>3</w:t>
      </w:r>
      <w:r w:rsidRPr="00961A9A">
        <w:rPr>
          <w:b/>
          <w:bCs/>
        </w:rPr>
        <w:t>.</w:t>
      </w:r>
      <w:r>
        <w:t xml:space="preserve"> </w:t>
      </w:r>
      <w:r w:rsidR="00E43287" w:rsidRPr="00E43287">
        <w:t xml:space="preserve">3D </w:t>
      </w:r>
      <w:r w:rsidR="002E659F">
        <w:t>M</w:t>
      </w:r>
      <w:r w:rsidR="00E43287" w:rsidRPr="00E43287">
        <w:t>odel</w:t>
      </w:r>
      <w:r w:rsidR="00E43287">
        <w:t xml:space="preserve"> Stationary Bed Reactor</w:t>
      </w:r>
    </w:p>
    <w:p w14:paraId="0E5E2CEA" w14:textId="753A5127" w:rsidR="00E43287" w:rsidRDefault="00E43287" w:rsidP="00E43287">
      <w:pPr>
        <w:pStyle w:val="Paragraph"/>
        <w:jc w:val="center"/>
      </w:pPr>
    </w:p>
    <w:p w14:paraId="0C4F1D40" w14:textId="4AA85213" w:rsidR="00E43287" w:rsidRDefault="00E43287" w:rsidP="00E43287">
      <w:pPr>
        <w:pStyle w:val="Paragraph"/>
        <w:jc w:val="center"/>
      </w:pPr>
    </w:p>
    <w:p w14:paraId="32C485DE" w14:textId="54D4D11F" w:rsidR="00961A9A" w:rsidRDefault="001A6C4F" w:rsidP="00DB13A8">
      <w:pPr>
        <w:pStyle w:val="Paragraph"/>
        <w:ind w:firstLine="0"/>
        <w:rPr>
          <w:rStyle w:val="Emphasis"/>
          <w:b/>
          <w:bCs/>
          <w:i/>
          <w:iCs/>
        </w:rPr>
      </w:pPr>
      <w:r>
        <w:rPr>
          <w:b/>
          <w:bCs/>
          <w:noProof/>
          <w:color w:val="333333"/>
        </w:rPr>
        <mc:AlternateContent>
          <mc:Choice Requires="wps">
            <w:drawing>
              <wp:anchor distT="0" distB="0" distL="114300" distR="114300" simplePos="0" relativeHeight="251886080" behindDoc="0" locked="0" layoutInCell="1" allowOverlap="1" wp14:anchorId="0367722D" wp14:editId="73797DCB">
                <wp:simplePos x="0" y="0"/>
                <wp:positionH relativeFrom="column">
                  <wp:posOffset>4364567</wp:posOffset>
                </wp:positionH>
                <wp:positionV relativeFrom="paragraph">
                  <wp:posOffset>103717</wp:posOffset>
                </wp:positionV>
                <wp:extent cx="1387686" cy="215900"/>
                <wp:effectExtent l="0" t="0" r="0" b="0"/>
                <wp:wrapNone/>
                <wp:docPr id="955249544" name="Text Box 51"/>
                <wp:cNvGraphicFramePr/>
                <a:graphic xmlns:a="http://schemas.openxmlformats.org/drawingml/2006/main">
                  <a:graphicData uri="http://schemas.microsoft.com/office/word/2010/wordprocessingShape">
                    <wps:wsp>
                      <wps:cNvSpPr txBox="1"/>
                      <wps:spPr>
                        <a:xfrm>
                          <a:off x="0" y="0"/>
                          <a:ext cx="1387686" cy="215900"/>
                        </a:xfrm>
                        <a:prstGeom prst="rect">
                          <a:avLst/>
                        </a:prstGeom>
                        <a:noFill/>
                        <a:ln w="6350">
                          <a:noFill/>
                        </a:ln>
                      </wps:spPr>
                      <wps:txbx>
                        <w:txbxContent>
                          <w:p w14:paraId="268BB6E8" w14:textId="37107C9A" w:rsidR="001A6C4F" w:rsidRPr="001A6C4F" w:rsidRDefault="001A6C4F" w:rsidP="001A6C4F">
                            <w:pPr>
                              <w:pStyle w:val="NormalWeb"/>
                              <w:rPr>
                                <w:rFonts w:ascii="Arial" w:hAnsi="Arial" w:cs="Arial"/>
                                <w:b/>
                                <w:bCs/>
                                <w:sz w:val="14"/>
                                <w:szCs w:val="14"/>
                              </w:rPr>
                            </w:pPr>
                            <w:r w:rsidRPr="001A6C4F">
                              <w:rPr>
                                <w:rFonts w:ascii="Arial" w:hAnsi="Arial" w:cs="Arial"/>
                                <w:b/>
                                <w:bCs/>
                                <w:sz w:val="14"/>
                                <w:szCs w:val="14"/>
                              </w:rPr>
                              <w:t xml:space="preserve">Bills of </w:t>
                            </w:r>
                            <w:r w:rsidRPr="001A6C4F">
                              <w:rPr>
                                <w:rFonts w:ascii="Arial" w:hAnsi="Arial" w:cs="Arial"/>
                                <w:b/>
                                <w:bCs/>
                                <w:sz w:val="14"/>
                                <w:szCs w:val="14"/>
                              </w:rPr>
                              <w:t>Materials :</w:t>
                            </w:r>
                          </w:p>
                          <w:p w14:paraId="103A0889" w14:textId="77777777" w:rsidR="001A6C4F" w:rsidRPr="001A6C4F" w:rsidRDefault="001A6C4F">
                            <w:pPr>
                              <w:rPr>
                                <w:rFonts w:ascii="Arial" w:hAnsi="Arial" w:cs="Arial"/>
                                <w:b/>
                                <w:bCs/>
                                <w:sz w:val="14"/>
                                <w:szCs w:val="1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67722D" id="Text Box 51" o:spid="_x0000_s1053" type="#_x0000_t202" style="position:absolute;left:0;text-align:left;margin-left:343.65pt;margin-top:8.15pt;width:109.25pt;height:17pt;z-index:251886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" filled="f" stroked="f" strokeweight=".5pt">
                <v:textbox>
                  <w:txbxContent>
                    <w:p w14:paraId="268BB6E8" w14:textId="37107C9A" w:rsidR="001A6C4F" w:rsidRPr="001A6C4F" w:rsidRDefault="001A6C4F" w:rsidP="001A6C4F">
                      <w:pPr>
                        <w:pStyle w:val="NormalWeb"/>
                        <w:rPr>
                          <w:rFonts w:ascii="Arial" w:hAnsi="Arial" w:cs="Arial"/>
                          <w:b/>
                          <w:bCs/>
                          <w:sz w:val="14"/>
                          <w:szCs w:val="14"/>
                        </w:rPr>
                      </w:pPr>
                      <w:r w:rsidRPr="001A6C4F">
                        <w:rPr>
                          <w:rFonts w:ascii="Arial" w:hAnsi="Arial" w:cs="Arial"/>
                          <w:b/>
                          <w:bCs/>
                          <w:sz w:val="14"/>
                          <w:szCs w:val="14"/>
                        </w:rPr>
                        <w:t xml:space="preserve">Bills of </w:t>
                      </w:r>
                      <w:r w:rsidRPr="001A6C4F">
                        <w:rPr>
                          <w:rFonts w:ascii="Arial" w:hAnsi="Arial" w:cs="Arial"/>
                          <w:b/>
                          <w:bCs/>
                          <w:sz w:val="14"/>
                          <w:szCs w:val="14"/>
                        </w:rPr>
                        <w:t>Materials :</w:t>
                      </w:r>
                    </w:p>
                    <w:p w14:paraId="103A0889" w14:textId="77777777" w:rsidR="001A6C4F" w:rsidRPr="001A6C4F" w:rsidRDefault="001A6C4F">
                      <w:pPr>
                        <w:rPr>
                          <w:rFonts w:ascii="Arial" w:hAnsi="Arial" w:cs="Arial"/>
                          <w:b/>
                          <w:bCs/>
                          <w:sz w:val="14"/>
                          <w:szCs w:val="10"/>
                        </w:rPr>
                      </w:pPr>
                    </w:p>
                  </w:txbxContent>
                </v:textbox>
              </v:shape>
            </w:pict>
          </mc:Fallback>
        </mc:AlternateContent>
      </w:r>
      <w:r>
        <w:rPr>
          <w:b/>
          <w:bCs/>
          <w:noProof/>
          <w:color w:val="333333"/>
        </w:rPr>
        <mc:AlternateContent>
          <mc:Choice Requires="wpg">
            <w:drawing>
              <wp:anchor distT="0" distB="0" distL="114300" distR="114300" simplePos="0" relativeHeight="251885056" behindDoc="0" locked="0" layoutInCell="1" allowOverlap="1" wp14:anchorId="62690C5F" wp14:editId="406811A3">
                <wp:simplePos x="0" y="0"/>
                <wp:positionH relativeFrom="column">
                  <wp:posOffset>4360333</wp:posOffset>
                </wp:positionH>
                <wp:positionV relativeFrom="paragraph">
                  <wp:posOffset>103717</wp:posOffset>
                </wp:positionV>
                <wp:extent cx="1392442" cy="3061504"/>
                <wp:effectExtent l="0" t="0" r="17780" b="24765"/>
                <wp:wrapNone/>
                <wp:docPr id="1703760456" name="Group 50"/>
                <wp:cNvGraphicFramePr/>
                <a:graphic xmlns:a="http://schemas.openxmlformats.org/drawingml/2006/main">
                  <a:graphicData uri="http://schemas.microsoft.com/office/word/2010/wordprocessingGroup">
                    <wpg:wgp>
                      <wpg:cNvGrpSpPr/>
                      <wpg:grpSpPr>
                        <a:xfrm>
                          <a:off x="0" y="0"/>
                          <a:ext cx="1392442" cy="3061504"/>
                          <a:chOff x="0" y="0"/>
                          <a:chExt cx="1392442" cy="3061504"/>
                        </a:xfrm>
                      </wpg:grpSpPr>
                      <wpg:grpSp>
                        <wpg:cNvPr id="709286270" name="Group 49"/>
                        <wpg:cNvGrpSpPr/>
                        <wpg:grpSpPr>
                          <a:xfrm>
                            <a:off x="0" y="0"/>
                            <a:ext cx="1392442" cy="3061504"/>
                            <a:chOff x="0" y="0"/>
                            <a:chExt cx="1392442" cy="3061504"/>
                          </a:xfrm>
                        </wpg:grpSpPr>
                        <wps:wsp>
                          <wps:cNvPr id="318206544" name="Text Box 12"/>
                          <wps:cNvSpPr txBox="1"/>
                          <wps:spPr>
                            <a:xfrm>
                              <a:off x="0" y="0"/>
                              <a:ext cx="1392442" cy="3061504"/>
                            </a:xfrm>
                            <a:prstGeom prst="rect">
                              <a:avLst/>
                            </a:prstGeom>
                            <a:solidFill>
                              <a:schemeClr val="lt1"/>
                            </a:solidFill>
                            <a:ln w="6350">
                              <a:solidFill>
                                <a:prstClr val="black"/>
                              </a:solidFill>
                            </a:ln>
                          </wps:spPr>
                          <wps:txbx>
                            <w:txbxContent>
                              <w:p w14:paraId="773CC25B" w14:textId="77777777" w:rsidR="001A6C4F" w:rsidRDefault="001A6C4F">
                                <w:pPr>
                                  <w:rPr>
                                    <w:noProof/>
                                    <w:sz w:val="18"/>
                                    <w:szCs w:val="14"/>
                                  </w:rPr>
                                </w:pPr>
                              </w:p>
                              <w:p w14:paraId="1B4D6F00" w14:textId="6D231DD7" w:rsidR="009E60B9" w:rsidRPr="00143DD0" w:rsidRDefault="00143DD0">
                                <w:pPr>
                                  <w:rPr>
                                    <w:noProof/>
                                    <w:sz w:val="18"/>
                                    <w:szCs w:val="14"/>
                                  </w:rPr>
                                </w:pPr>
                                <w:r w:rsidRPr="00143DD0">
                                  <w:rPr>
                                    <w:noProof/>
                                    <w:sz w:val="18"/>
                                    <w:szCs w:val="14"/>
                                  </w:rPr>
                                  <w:drawing>
                                    <wp:inline distT="0" distB="0" distL="0" distR="0" wp14:anchorId="63AEA90B" wp14:editId="319B4D8C">
                                      <wp:extent cx="1202690" cy="2578116"/>
                                      <wp:effectExtent l="0" t="0" r="0" b="0"/>
                                      <wp:docPr id="1005266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266552" name=""/>
                                              <pic:cNvPicPr/>
                                            </pic:nvPicPr>
                                            <pic:blipFill>
                                              <a:blip r:embed="rId14"/>
                                              <a:stretch>
                                                <a:fillRect/>
                                              </a:stretch>
                                            </pic:blipFill>
                                            <pic:spPr>
                                              <a:xfrm>
                                                <a:off x="0" y="0"/>
                                                <a:ext cx="1202690" cy="2578116"/>
                                              </a:xfrm>
                                              <a:prstGeom prst="rect">
                                                <a:avLst/>
                                              </a:prstGeom>
                                            </pic:spPr>
                                          </pic:pic>
                                        </a:graphicData>
                                      </a:graphic>
                                    </wp:inline>
                                  </w:drawing>
                                </w:r>
                              </w:p>
                              <w:p w14:paraId="2830A149" w14:textId="6F6556BB" w:rsidR="009E60B9" w:rsidRPr="00143DD0" w:rsidRDefault="009E60B9">
                                <w:pPr>
                                  <w:rPr>
                                    <w:sz w:val="18"/>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5290987" name="Rectangle 48"/>
                          <wps:cNvSpPr/>
                          <wps:spPr>
                            <a:xfrm>
                              <a:off x="118534" y="2552700"/>
                              <a:ext cx="894927" cy="25823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92229664" name="Text Box 45"/>
                        <wps:cNvSpPr txBox="1"/>
                        <wps:spPr>
                          <a:xfrm>
                            <a:off x="21167" y="2501900"/>
                            <a:ext cx="1202690" cy="383623"/>
                          </a:xfrm>
                          <a:prstGeom prst="rect">
                            <a:avLst/>
                          </a:prstGeom>
                          <a:noFill/>
                          <a:ln w="6350">
                            <a:noFill/>
                          </a:ln>
                        </wps:spPr>
                        <wps:txbx>
                          <w:txbxContent>
                            <w:p w14:paraId="79D737EA" w14:textId="77777777" w:rsidR="001A6C4F" w:rsidRPr="001A6C4F" w:rsidRDefault="001A6C4F" w:rsidP="001A6C4F">
                              <w:pPr>
                                <w:rPr>
                                  <w:rFonts w:ascii="Arial" w:hAnsi="Arial" w:cs="Arial"/>
                                  <w:sz w:val="14"/>
                                  <w:szCs w:val="10"/>
                                </w:rPr>
                              </w:pPr>
                              <w:r w:rsidRPr="001A6C4F">
                                <w:rPr>
                                  <w:rFonts w:ascii="Arial" w:hAnsi="Arial" w:cs="Arial"/>
                                  <w:sz w:val="14"/>
                                  <w:szCs w:val="10"/>
                                </w:rPr>
                                <w:t>25. Catalyst Bed</w:t>
                              </w:r>
                            </w:p>
                            <w:p w14:paraId="50890D55" w14:textId="77777777" w:rsidR="001A6C4F" w:rsidRPr="001A6C4F" w:rsidRDefault="001A6C4F" w:rsidP="001A6C4F">
                              <w:pPr>
                                <w:rPr>
                                  <w:rFonts w:ascii="Arial" w:hAnsi="Arial" w:cs="Arial"/>
                                  <w:sz w:val="14"/>
                                  <w:szCs w:val="10"/>
                                </w:rPr>
                              </w:pPr>
                              <w:r w:rsidRPr="001A6C4F">
                                <w:rPr>
                                  <w:rFonts w:ascii="Arial" w:hAnsi="Arial" w:cs="Arial"/>
                                  <w:sz w:val="14"/>
                                  <w:szCs w:val="10"/>
                                </w:rPr>
                                <w:t>26. Side Glass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2690C5F" id="Group 50" o:spid="_x0000_s1054" style="position:absolute;left:0;text-align:left;margin-left:343.35pt;margin-top:8.15pt;width:109.65pt;height:241.05pt;z-index:251885056" coordsize="13924,30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">
                <v:group id="Group 49" o:spid="_x0000_s1055" style="position:absolute;width:13924;height:30615" coordsize="13924,30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">
                  <v:shape id="Text Box 12" o:spid="_x0000_s1056" type="#_x0000_t202" style="position:absolute;width:13924;height:30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" fillcolor="white [3201]" strokeweight=".5pt">
                    <v:textbox>
                      <w:txbxContent>
                        <w:p w14:paraId="773CC25B" w14:textId="77777777" w:rsidR="001A6C4F" w:rsidRDefault="001A6C4F">
                          <w:pPr>
                            <w:rPr>
                              <w:noProof/>
                              <w:sz w:val="18"/>
                              <w:szCs w:val="14"/>
                            </w:rPr>
                          </w:pPr>
                        </w:p>
                        <w:p w14:paraId="1B4D6F00" w14:textId="6D231DD7" w:rsidR="009E60B9" w:rsidRPr="00143DD0" w:rsidRDefault="00143DD0">
                          <w:pPr>
                            <w:rPr>
                              <w:noProof/>
                              <w:sz w:val="18"/>
                              <w:szCs w:val="14"/>
                            </w:rPr>
                          </w:pPr>
                          <w:r w:rsidRPr="00143DD0">
                            <w:rPr>
                              <w:noProof/>
                              <w:sz w:val="18"/>
                              <w:szCs w:val="14"/>
                            </w:rPr>
                            <w:drawing>
                              <wp:inline distT="0" distB="0" distL="0" distR="0" wp14:anchorId="63AEA90B" wp14:editId="319B4D8C">
                                <wp:extent cx="1202690" cy="2578116"/>
                                <wp:effectExtent l="0" t="0" r="0" b="0"/>
                                <wp:docPr id="1005266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266552" name=""/>
                                        <pic:cNvPicPr/>
                                      </pic:nvPicPr>
                                      <pic:blipFill>
                                        <a:blip r:embed="rId14"/>
                                        <a:stretch>
                                          <a:fillRect/>
                                        </a:stretch>
                                      </pic:blipFill>
                                      <pic:spPr>
                                        <a:xfrm>
                                          <a:off x="0" y="0"/>
                                          <a:ext cx="1202690" cy="2578116"/>
                                        </a:xfrm>
                                        <a:prstGeom prst="rect">
                                          <a:avLst/>
                                        </a:prstGeom>
                                      </pic:spPr>
                                    </pic:pic>
                                  </a:graphicData>
                                </a:graphic>
                              </wp:inline>
                            </w:drawing>
                          </w:r>
                        </w:p>
                        <w:p w14:paraId="2830A149" w14:textId="6F6556BB" w:rsidR="009E60B9" w:rsidRPr="00143DD0" w:rsidRDefault="009E60B9">
                          <w:pPr>
                            <w:rPr>
                              <w:sz w:val="18"/>
                              <w:szCs w:val="14"/>
                            </w:rPr>
                          </w:pPr>
                        </w:p>
                      </w:txbxContent>
                    </v:textbox>
                  </v:shape>
                  <v:rect id="Rectangle 48" o:spid="_x0000_s1057" style="position:absolute;left:1185;top:25527;width:8949;height:2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" fillcolor="white [3212]" stroked="f" strokeweight="1pt"/>
                </v:group>
                <v:shape id="Text Box 45" o:spid="_x0000_s1058" type="#_x0000_t202" style="position:absolute;left:211;top:25019;width:12027;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" filled="f" stroked="f" strokeweight=".5pt">
                  <v:textbox>
                    <w:txbxContent>
                      <w:p w14:paraId="79D737EA" w14:textId="77777777" w:rsidR="001A6C4F" w:rsidRPr="001A6C4F" w:rsidRDefault="001A6C4F" w:rsidP="001A6C4F">
                        <w:pPr>
                          <w:rPr>
                            <w:rFonts w:ascii="Arial" w:hAnsi="Arial" w:cs="Arial"/>
                            <w:sz w:val="14"/>
                            <w:szCs w:val="10"/>
                          </w:rPr>
                        </w:pPr>
                        <w:r w:rsidRPr="001A6C4F">
                          <w:rPr>
                            <w:rFonts w:ascii="Arial" w:hAnsi="Arial" w:cs="Arial"/>
                            <w:sz w:val="14"/>
                            <w:szCs w:val="10"/>
                          </w:rPr>
                          <w:t>25. Catalyst Bed</w:t>
                        </w:r>
                      </w:p>
                      <w:p w14:paraId="50890D55" w14:textId="77777777" w:rsidR="001A6C4F" w:rsidRPr="001A6C4F" w:rsidRDefault="001A6C4F" w:rsidP="001A6C4F">
                        <w:pPr>
                          <w:rPr>
                            <w:rFonts w:ascii="Arial" w:hAnsi="Arial" w:cs="Arial"/>
                            <w:sz w:val="14"/>
                            <w:szCs w:val="10"/>
                          </w:rPr>
                        </w:pPr>
                        <w:r w:rsidRPr="001A6C4F">
                          <w:rPr>
                            <w:rFonts w:ascii="Arial" w:hAnsi="Arial" w:cs="Arial"/>
                            <w:sz w:val="14"/>
                            <w:szCs w:val="10"/>
                          </w:rPr>
                          <w:t>26. Side Glass Cover</w:t>
                        </w:r>
                      </w:p>
                    </w:txbxContent>
                  </v:textbox>
                </v:shape>
              </v:group>
            </w:pict>
          </mc:Fallback>
        </mc:AlternateContent>
      </w:r>
      <w:r w:rsidR="009E60B9">
        <w:rPr>
          <w:rStyle w:val="Emphasis"/>
          <w:b/>
          <w:bCs/>
        </w:rPr>
        <w:t xml:space="preserve">   </w:t>
      </w:r>
      <w:r w:rsidR="009E60B9" w:rsidRPr="009E60B9">
        <w:rPr>
          <w:rStyle w:val="Emphasis"/>
          <w:b/>
          <w:bCs/>
          <w:i/>
          <w:iCs/>
          <w:noProof/>
        </w:rPr>
        <w:drawing>
          <wp:inline distT="0" distB="0" distL="0" distR="0" wp14:anchorId="210ACC3A" wp14:editId="32279A2A">
            <wp:extent cx="1851949" cy="3047298"/>
            <wp:effectExtent l="0" t="0" r="0" b="1270"/>
            <wp:docPr id="2109827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27155" name=""/>
                    <pic:cNvPicPr/>
                  </pic:nvPicPr>
                  <pic:blipFill>
                    <a:blip r:embed="rId15"/>
                    <a:stretch>
                      <a:fillRect/>
                    </a:stretch>
                  </pic:blipFill>
                  <pic:spPr>
                    <a:xfrm>
                      <a:off x="0" y="0"/>
                      <a:ext cx="1858417" cy="3057941"/>
                    </a:xfrm>
                    <a:prstGeom prst="rect">
                      <a:avLst/>
                    </a:prstGeom>
                  </pic:spPr>
                </pic:pic>
              </a:graphicData>
            </a:graphic>
          </wp:inline>
        </w:drawing>
      </w:r>
      <w:r w:rsidR="009E60B9">
        <w:rPr>
          <w:rStyle w:val="Emphasis"/>
          <w:b/>
          <w:bCs/>
        </w:rPr>
        <w:t xml:space="preserve">        </w:t>
      </w:r>
      <w:r w:rsidR="009E60B9" w:rsidRPr="009E60B9">
        <w:rPr>
          <w:rStyle w:val="Emphasis"/>
          <w:b/>
          <w:bCs/>
          <w:i/>
          <w:iCs/>
          <w:noProof/>
        </w:rPr>
        <w:drawing>
          <wp:inline distT="0" distB="0" distL="0" distR="0" wp14:anchorId="6602B4F5" wp14:editId="1450F8A1">
            <wp:extent cx="1910989" cy="3049325"/>
            <wp:effectExtent l="0" t="0" r="0" b="0"/>
            <wp:docPr id="1481669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69347" name=""/>
                    <pic:cNvPicPr/>
                  </pic:nvPicPr>
                  <pic:blipFill>
                    <a:blip r:embed="rId16"/>
                    <a:stretch>
                      <a:fillRect/>
                    </a:stretch>
                  </pic:blipFill>
                  <pic:spPr>
                    <a:xfrm>
                      <a:off x="0" y="0"/>
                      <a:ext cx="1916805" cy="3058605"/>
                    </a:xfrm>
                    <a:prstGeom prst="rect">
                      <a:avLst/>
                    </a:prstGeom>
                  </pic:spPr>
                </pic:pic>
              </a:graphicData>
            </a:graphic>
          </wp:inline>
        </w:drawing>
      </w:r>
      <w:r w:rsidR="009E60B9">
        <w:rPr>
          <w:rStyle w:val="Emphasis"/>
          <w:b/>
          <w:bCs/>
        </w:rPr>
        <w:t xml:space="preserve"> </w:t>
      </w:r>
    </w:p>
    <w:p w14:paraId="48A995A8" w14:textId="430B40AD" w:rsidR="009E60B9" w:rsidRDefault="009E60B9" w:rsidP="00DB13A8">
      <w:pPr>
        <w:pStyle w:val="Paragraph"/>
        <w:ind w:firstLine="0"/>
        <w:rPr>
          <w:rStyle w:val="Emphasis"/>
          <w:b/>
          <w:bCs/>
          <w:i/>
          <w:iCs/>
        </w:rPr>
      </w:pPr>
    </w:p>
    <w:p w14:paraId="06D8B565" w14:textId="686D9CD5" w:rsidR="009E60B9" w:rsidRPr="009E60B9" w:rsidRDefault="00F134F0" w:rsidP="009010BA">
      <w:pPr>
        <w:pStyle w:val="FigureCaption"/>
        <w:rPr>
          <w:rStyle w:val="Emphasis"/>
          <w:b/>
          <w:bCs/>
          <w:i/>
          <w:iCs/>
        </w:rPr>
      </w:pPr>
      <w:r w:rsidRPr="00961A9A">
        <w:rPr>
          <w:b/>
          <w:bCs/>
        </w:rPr>
        <w:t xml:space="preserve">FIGURE </w:t>
      </w:r>
      <w:r>
        <w:rPr>
          <w:b/>
          <w:bCs/>
        </w:rPr>
        <w:t>4</w:t>
      </w:r>
      <w:r w:rsidRPr="00961A9A">
        <w:rPr>
          <w:b/>
          <w:bCs/>
        </w:rPr>
        <w:t>.</w:t>
      </w:r>
      <w:r w:rsidR="009E60B9">
        <w:t xml:space="preserve"> </w:t>
      </w:r>
      <w:r w:rsidR="008B32D3" w:rsidRPr="008B32D3">
        <w:t>Component Details Stationary Bed Reactor</w:t>
      </w:r>
    </w:p>
    <w:p w14:paraId="684DF206" w14:textId="77777777" w:rsidR="009E60B9" w:rsidRDefault="009E60B9" w:rsidP="00147CD2">
      <w:pPr>
        <w:pStyle w:val="Paragraph"/>
        <w:jc w:val="center"/>
        <w:rPr>
          <w:rStyle w:val="Emphasis"/>
          <w:b/>
          <w:bCs/>
          <w:i/>
          <w:iCs/>
        </w:rPr>
      </w:pPr>
    </w:p>
    <w:p w14:paraId="5E9B1EFF" w14:textId="798DD6B8" w:rsidR="00694738" w:rsidRPr="009010BA" w:rsidRDefault="00565654" w:rsidP="00565654">
      <w:pPr>
        <w:pStyle w:val="Paragraph"/>
        <w:rPr>
          <w:rStyle w:val="Emphasis"/>
        </w:rPr>
      </w:pPr>
      <w:r w:rsidRPr="009010BA">
        <w:rPr>
          <w:rStyle w:val="Emphasis"/>
        </w:rPr>
        <w:t xml:space="preserve">Based on </w:t>
      </w:r>
      <w:r w:rsidR="007629C4" w:rsidRPr="009010BA">
        <w:rPr>
          <w:rStyle w:val="Emphasis"/>
        </w:rPr>
        <w:t>Figure 4</w:t>
      </w:r>
      <w:r w:rsidRPr="009010BA">
        <w:rPr>
          <w:rStyle w:val="Emphasis"/>
        </w:rPr>
        <w:t>, the stationary bed reactor design use</w:t>
      </w:r>
      <w:r w:rsidR="00AB67E8" w:rsidRPr="009010BA">
        <w:rPr>
          <w:rStyle w:val="Emphasis"/>
        </w:rPr>
        <w:t>d</w:t>
      </w:r>
      <w:r w:rsidRPr="009010BA">
        <w:rPr>
          <w:rStyle w:val="Emphasis"/>
        </w:rPr>
        <w:t xml:space="preserve"> a bottom frame using iron, and a side frame using stainless steel. The reactor stand is made of iron and is hollow so that the heat spread from the heater to the reactor frame can be minimized, so that the heat spread is centered on the reactor. The use of a heater with a diameter of 90 mm and a height of 90 mm is adjusted to the height of the reactor glass so that the heat generated and transferred to the reactor glass can be comprehensive</w:t>
      </w:r>
      <w:r w:rsidR="00B1488B" w:rsidRPr="009010BA">
        <w:rPr>
          <w:rStyle w:val="Emphasis"/>
        </w:rPr>
        <w:t xml:space="preserve">. </w:t>
      </w:r>
    </w:p>
    <w:p w14:paraId="79C243F7" w14:textId="0A426504" w:rsidR="009E60B9" w:rsidRPr="009010BA" w:rsidRDefault="00694738" w:rsidP="00C77864">
      <w:pPr>
        <w:pStyle w:val="Paragraph"/>
        <w:rPr>
          <w:rStyle w:val="Emphasis"/>
        </w:rPr>
      </w:pPr>
      <w:r w:rsidRPr="009010BA">
        <w:rPr>
          <w:rStyle w:val="Emphasis"/>
        </w:rPr>
        <w:lastRenderedPageBreak/>
        <w:t>From the 3D model design that has been created, the fabrication process is carried out by making a reactor frame with iron and stainless</w:t>
      </w:r>
      <w:r w:rsidR="00C77864" w:rsidRPr="009010BA">
        <w:rPr>
          <w:rStyle w:val="Emphasis"/>
        </w:rPr>
        <w:t>-</w:t>
      </w:r>
      <w:r w:rsidRPr="009010BA">
        <w:rPr>
          <w:rStyle w:val="Emphasis"/>
        </w:rPr>
        <w:t xml:space="preserve">steel materials. The connection process is carried out by welding and assembling the frame using bolts. The reactor that has been produced is shown in </w:t>
      </w:r>
      <w:r w:rsidR="009010BA" w:rsidRPr="009010BA">
        <w:rPr>
          <w:rStyle w:val="Emphasis"/>
          <w:b/>
          <w:bCs/>
        </w:rPr>
        <w:t>FIGURE 5</w:t>
      </w:r>
      <w:r w:rsidR="00C11AA0" w:rsidRPr="009010BA">
        <w:rPr>
          <w:rStyle w:val="Emphasis"/>
        </w:rPr>
        <w:t xml:space="preserve">. </w:t>
      </w:r>
      <w:r w:rsidR="009148C9" w:rsidRPr="009010BA">
        <w:rPr>
          <w:rStyle w:val="Emphasis"/>
        </w:rPr>
        <w:t xml:space="preserve">The specifications of the reactor that has been created are shown in </w:t>
      </w:r>
      <w:r w:rsidR="009010BA" w:rsidRPr="009010BA">
        <w:rPr>
          <w:rStyle w:val="Emphasis"/>
          <w:b/>
          <w:bCs/>
        </w:rPr>
        <w:t>TABLE 1</w:t>
      </w:r>
      <w:r w:rsidR="009148C9" w:rsidRPr="009010BA">
        <w:rPr>
          <w:rStyle w:val="Emphasis"/>
        </w:rPr>
        <w:t>.</w:t>
      </w:r>
    </w:p>
    <w:p w14:paraId="6B5B0E1A" w14:textId="77777777" w:rsidR="009E60B9" w:rsidRDefault="009E60B9" w:rsidP="00147CD2">
      <w:pPr>
        <w:pStyle w:val="Paragraph"/>
        <w:jc w:val="center"/>
        <w:rPr>
          <w:rStyle w:val="Emphasis"/>
          <w:b/>
          <w:bCs/>
        </w:rPr>
      </w:pPr>
    </w:p>
    <w:p w14:paraId="7740B63A" w14:textId="5C1EAA15" w:rsidR="00B020E7" w:rsidRDefault="00B020E7" w:rsidP="00B020E7">
      <w:pPr>
        <w:pStyle w:val="Paragraph"/>
        <w:jc w:val="center"/>
        <w:rPr>
          <w:b/>
        </w:rPr>
      </w:pPr>
      <w:r w:rsidRPr="00B020E7">
        <w:rPr>
          <w:b/>
          <w:noProof/>
        </w:rPr>
        <w:drawing>
          <wp:inline distT="0" distB="0" distL="0" distR="0" wp14:anchorId="1F6FCEBC" wp14:editId="68B6B55D">
            <wp:extent cx="1727833" cy="2501759"/>
            <wp:effectExtent l="0" t="0" r="6350" b="0"/>
            <wp:docPr id="1073998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998769" name=""/>
                    <pic:cNvPicPr/>
                  </pic:nvPicPr>
                  <pic:blipFill>
                    <a:blip r:embed="rId17"/>
                    <a:stretch>
                      <a:fillRect/>
                    </a:stretch>
                  </pic:blipFill>
                  <pic:spPr>
                    <a:xfrm>
                      <a:off x="0" y="0"/>
                      <a:ext cx="1743912" cy="2525040"/>
                    </a:xfrm>
                    <a:prstGeom prst="rect">
                      <a:avLst/>
                    </a:prstGeom>
                  </pic:spPr>
                </pic:pic>
              </a:graphicData>
            </a:graphic>
          </wp:inline>
        </w:drawing>
      </w:r>
    </w:p>
    <w:p w14:paraId="5B543242" w14:textId="4ACCFAEF" w:rsidR="00EA50A7" w:rsidRDefault="003E0ED5" w:rsidP="009010BA">
      <w:pPr>
        <w:pStyle w:val="FigureCaption"/>
      </w:pPr>
      <w:r w:rsidRPr="003E0ED5">
        <w:rPr>
          <w:b/>
        </w:rPr>
        <w:t xml:space="preserve">FIGURE </w:t>
      </w:r>
      <w:r w:rsidR="00F6391F">
        <w:rPr>
          <w:b/>
        </w:rPr>
        <w:t>5</w:t>
      </w:r>
      <w:r w:rsidR="00EA50A7" w:rsidRPr="003A1C8C">
        <w:t>.</w:t>
      </w:r>
      <w:r w:rsidR="00B020E7">
        <w:t xml:space="preserve"> S</w:t>
      </w:r>
      <w:r w:rsidR="00B020E7" w:rsidRPr="00B020E7">
        <w:t xml:space="preserve">tationary </w:t>
      </w:r>
      <w:r w:rsidR="00C96192" w:rsidRPr="00B020E7">
        <w:t>Bed Reactor</w:t>
      </w:r>
      <w:r w:rsidR="00C96192">
        <w:t xml:space="preserve"> </w:t>
      </w:r>
      <w:r w:rsidR="006577D4">
        <w:t>500</w:t>
      </w:r>
      <w:r w:rsidR="007230CE">
        <w:t xml:space="preserve"> m</w:t>
      </w:r>
      <w:r w:rsidR="00684A3C">
        <w:t>L</w:t>
      </w:r>
      <w:r w:rsidR="006577D4">
        <w:t xml:space="preserve"> </w:t>
      </w:r>
    </w:p>
    <w:p w14:paraId="5076B3EF" w14:textId="7BF8E07A" w:rsidR="00936CC7" w:rsidRDefault="00936CC7" w:rsidP="00B020E7">
      <w:pPr>
        <w:pStyle w:val="Paragraph"/>
        <w:jc w:val="center"/>
      </w:pPr>
    </w:p>
    <w:p w14:paraId="149C3FB3" w14:textId="0C41D69E" w:rsidR="00594AA3" w:rsidRDefault="00594AA3" w:rsidP="009010BA">
      <w:pPr>
        <w:pStyle w:val="TableCaption"/>
        <w:rPr>
          <w:rStyle w:val="Emphasis"/>
          <w:i/>
          <w:iCs/>
        </w:rPr>
      </w:pPr>
      <w:r w:rsidRPr="0001070F">
        <w:rPr>
          <w:rStyle w:val="Emphasis"/>
          <w:b/>
          <w:bCs/>
        </w:rPr>
        <w:t>TABLE 1.</w:t>
      </w:r>
      <w:r>
        <w:rPr>
          <w:rStyle w:val="Emphasis"/>
        </w:rPr>
        <w:t xml:space="preserve"> </w:t>
      </w:r>
      <w:r w:rsidRPr="00147CD2">
        <w:rPr>
          <w:rStyle w:val="Emphasis"/>
        </w:rPr>
        <w:t>Reactor Specifications</w:t>
      </w:r>
    </w:p>
    <w:tbl>
      <w:tblPr>
        <w:tblStyle w:val="TableGrid"/>
        <w:tblW w:w="0" w:type="auto"/>
        <w:jc w:val="center"/>
        <w:tblLook w:val="04A0" w:firstRow="1" w:lastRow="0" w:firstColumn="1" w:lastColumn="0" w:noHBand="0" w:noVBand="1"/>
      </w:tblPr>
      <w:tblGrid>
        <w:gridCol w:w="2977"/>
        <w:gridCol w:w="3260"/>
      </w:tblGrid>
      <w:tr w:rsidR="004367DE" w:rsidRPr="009010BA" w14:paraId="02DDD7F9" w14:textId="77777777" w:rsidTr="009963B7">
        <w:trPr>
          <w:jc w:val="center"/>
        </w:trPr>
        <w:tc>
          <w:tcPr>
            <w:tcW w:w="2977" w:type="dxa"/>
            <w:vAlign w:val="center"/>
          </w:tcPr>
          <w:p w14:paraId="5FF232A5" w14:textId="2AF451CD" w:rsidR="004367DE" w:rsidRPr="009010BA" w:rsidRDefault="004367DE" w:rsidP="009963B7">
            <w:pPr>
              <w:jc w:val="center"/>
              <w:rPr>
                <w:rStyle w:val="Emphasis"/>
                <w:b/>
                <w:bCs/>
                <w:i/>
                <w:iCs/>
                <w:sz w:val="20"/>
              </w:rPr>
            </w:pPr>
            <w:proofErr w:type="spellStart"/>
            <w:r w:rsidRPr="009010BA">
              <w:rPr>
                <w:rStyle w:val="Emphasis"/>
                <w:b/>
                <w:bCs/>
                <w:sz w:val="20"/>
              </w:rPr>
              <w:t>Spesification</w:t>
            </w:r>
            <w:proofErr w:type="spellEnd"/>
          </w:p>
        </w:tc>
        <w:tc>
          <w:tcPr>
            <w:tcW w:w="3260" w:type="dxa"/>
            <w:vAlign w:val="center"/>
          </w:tcPr>
          <w:p w14:paraId="698DE02C" w14:textId="03415D07" w:rsidR="004367DE" w:rsidRPr="009010BA" w:rsidRDefault="004367DE" w:rsidP="009963B7">
            <w:pPr>
              <w:jc w:val="center"/>
              <w:rPr>
                <w:rStyle w:val="Emphasis"/>
                <w:b/>
                <w:bCs/>
                <w:i/>
                <w:iCs/>
                <w:sz w:val="20"/>
              </w:rPr>
            </w:pPr>
            <w:r w:rsidRPr="009010BA">
              <w:rPr>
                <w:rStyle w:val="Emphasis"/>
                <w:b/>
                <w:bCs/>
                <w:sz w:val="20"/>
              </w:rPr>
              <w:t>Details</w:t>
            </w:r>
          </w:p>
        </w:tc>
      </w:tr>
      <w:tr w:rsidR="004367DE" w:rsidRPr="009010BA" w14:paraId="45AFF584" w14:textId="77777777" w:rsidTr="009963B7">
        <w:trPr>
          <w:jc w:val="center"/>
        </w:trPr>
        <w:tc>
          <w:tcPr>
            <w:tcW w:w="2977" w:type="dxa"/>
            <w:vAlign w:val="center"/>
          </w:tcPr>
          <w:p w14:paraId="57E1FD94" w14:textId="794ADC77" w:rsidR="004367DE" w:rsidRPr="009010BA" w:rsidRDefault="004367DE" w:rsidP="009963B7">
            <w:pPr>
              <w:jc w:val="center"/>
              <w:rPr>
                <w:rStyle w:val="Emphasis"/>
                <w:i/>
                <w:iCs/>
                <w:sz w:val="20"/>
              </w:rPr>
            </w:pPr>
            <w:r w:rsidRPr="009010BA">
              <w:rPr>
                <w:rStyle w:val="Emphasis"/>
                <w:sz w:val="20"/>
              </w:rPr>
              <w:t>Reactor capacity (Max.)</w:t>
            </w:r>
          </w:p>
        </w:tc>
        <w:tc>
          <w:tcPr>
            <w:tcW w:w="3260" w:type="dxa"/>
            <w:vAlign w:val="center"/>
          </w:tcPr>
          <w:p w14:paraId="13C9F45B" w14:textId="429A7FBE" w:rsidR="004367DE" w:rsidRPr="009010BA" w:rsidRDefault="004367DE" w:rsidP="009963B7">
            <w:pPr>
              <w:jc w:val="center"/>
              <w:rPr>
                <w:rStyle w:val="Emphasis"/>
                <w:i/>
                <w:iCs/>
                <w:sz w:val="20"/>
              </w:rPr>
            </w:pPr>
            <w:r w:rsidRPr="009010BA">
              <w:rPr>
                <w:rStyle w:val="Emphasis"/>
                <w:sz w:val="20"/>
              </w:rPr>
              <w:t>500 mL</w:t>
            </w:r>
          </w:p>
        </w:tc>
      </w:tr>
      <w:tr w:rsidR="004367DE" w:rsidRPr="009010BA" w14:paraId="3C9DFF1B" w14:textId="77777777" w:rsidTr="009963B7">
        <w:trPr>
          <w:jc w:val="center"/>
        </w:trPr>
        <w:tc>
          <w:tcPr>
            <w:tcW w:w="2977" w:type="dxa"/>
            <w:vAlign w:val="center"/>
          </w:tcPr>
          <w:p w14:paraId="35C0B0C4" w14:textId="2C979748" w:rsidR="004367DE" w:rsidRPr="009010BA" w:rsidRDefault="004367DE" w:rsidP="009963B7">
            <w:pPr>
              <w:jc w:val="center"/>
              <w:rPr>
                <w:rStyle w:val="Emphasis"/>
                <w:i/>
                <w:iCs/>
                <w:sz w:val="20"/>
              </w:rPr>
            </w:pPr>
            <w:r w:rsidRPr="009010BA">
              <w:rPr>
                <w:rStyle w:val="Emphasis"/>
                <w:sz w:val="20"/>
              </w:rPr>
              <w:t>Frame Materials</w:t>
            </w:r>
          </w:p>
        </w:tc>
        <w:tc>
          <w:tcPr>
            <w:tcW w:w="3260" w:type="dxa"/>
            <w:vAlign w:val="center"/>
          </w:tcPr>
          <w:p w14:paraId="3C4A2AB1" w14:textId="77777777" w:rsidR="004367DE" w:rsidRPr="009010BA" w:rsidRDefault="004367DE" w:rsidP="009963B7">
            <w:pPr>
              <w:jc w:val="center"/>
              <w:rPr>
                <w:rStyle w:val="Emphasis"/>
                <w:i/>
                <w:iCs/>
                <w:sz w:val="20"/>
              </w:rPr>
            </w:pPr>
            <w:r w:rsidRPr="009010BA">
              <w:rPr>
                <w:rStyle w:val="Emphasis"/>
                <w:sz w:val="20"/>
              </w:rPr>
              <w:t>Bottom frame: iron</w:t>
            </w:r>
          </w:p>
          <w:p w14:paraId="045499D4" w14:textId="77777777" w:rsidR="004367DE" w:rsidRPr="009010BA" w:rsidRDefault="004367DE" w:rsidP="009963B7">
            <w:pPr>
              <w:jc w:val="center"/>
              <w:rPr>
                <w:rStyle w:val="Emphasis"/>
                <w:i/>
                <w:iCs/>
                <w:sz w:val="20"/>
              </w:rPr>
            </w:pPr>
            <w:r w:rsidRPr="009010BA">
              <w:rPr>
                <w:rStyle w:val="Emphasis"/>
                <w:sz w:val="20"/>
              </w:rPr>
              <w:t>Side frame: stainless steel</w:t>
            </w:r>
          </w:p>
        </w:tc>
      </w:tr>
      <w:tr w:rsidR="004367DE" w:rsidRPr="009010BA" w14:paraId="6A88CC9D" w14:textId="77777777" w:rsidTr="009963B7">
        <w:trPr>
          <w:jc w:val="center"/>
        </w:trPr>
        <w:tc>
          <w:tcPr>
            <w:tcW w:w="2977" w:type="dxa"/>
            <w:vAlign w:val="center"/>
          </w:tcPr>
          <w:p w14:paraId="7015BFCB" w14:textId="463DE942" w:rsidR="004367DE" w:rsidRPr="009010BA" w:rsidRDefault="004367DE" w:rsidP="009963B7">
            <w:pPr>
              <w:jc w:val="center"/>
              <w:rPr>
                <w:rStyle w:val="Emphasis"/>
                <w:i/>
                <w:iCs/>
                <w:sz w:val="20"/>
              </w:rPr>
            </w:pPr>
            <w:r w:rsidRPr="009010BA">
              <w:rPr>
                <w:rStyle w:val="Emphasis"/>
                <w:sz w:val="20"/>
              </w:rPr>
              <w:t>Dimensions</w:t>
            </w:r>
          </w:p>
          <w:p w14:paraId="0D6BC822" w14:textId="77777777" w:rsidR="004367DE" w:rsidRPr="009010BA" w:rsidRDefault="004367DE" w:rsidP="009963B7">
            <w:pPr>
              <w:jc w:val="center"/>
              <w:rPr>
                <w:rStyle w:val="Emphasis"/>
                <w:i/>
                <w:iCs/>
                <w:sz w:val="20"/>
              </w:rPr>
            </w:pPr>
            <w:r w:rsidRPr="009010BA">
              <w:rPr>
                <w:rStyle w:val="Emphasis"/>
                <w:sz w:val="20"/>
              </w:rPr>
              <w:t>(length x width x height)</w:t>
            </w:r>
          </w:p>
        </w:tc>
        <w:tc>
          <w:tcPr>
            <w:tcW w:w="3260" w:type="dxa"/>
            <w:vAlign w:val="center"/>
          </w:tcPr>
          <w:p w14:paraId="7AE97DB7" w14:textId="77777777" w:rsidR="004367DE" w:rsidRPr="009010BA" w:rsidRDefault="004367DE" w:rsidP="009963B7">
            <w:pPr>
              <w:jc w:val="center"/>
              <w:rPr>
                <w:rStyle w:val="Emphasis"/>
                <w:i/>
                <w:iCs/>
                <w:sz w:val="20"/>
              </w:rPr>
            </w:pPr>
            <w:r w:rsidRPr="009010BA">
              <w:rPr>
                <w:rStyle w:val="Emphasis"/>
                <w:sz w:val="20"/>
              </w:rPr>
              <w:t>(320x320x730) mm</w:t>
            </w:r>
          </w:p>
        </w:tc>
      </w:tr>
      <w:tr w:rsidR="004367DE" w:rsidRPr="009010BA" w14:paraId="01F70055" w14:textId="77777777" w:rsidTr="009963B7">
        <w:trPr>
          <w:jc w:val="center"/>
        </w:trPr>
        <w:tc>
          <w:tcPr>
            <w:tcW w:w="2977" w:type="dxa"/>
            <w:vAlign w:val="center"/>
          </w:tcPr>
          <w:p w14:paraId="3A55393F" w14:textId="489AD8A0" w:rsidR="004367DE" w:rsidRPr="009010BA" w:rsidRDefault="004367DE" w:rsidP="009963B7">
            <w:pPr>
              <w:jc w:val="center"/>
              <w:rPr>
                <w:rStyle w:val="Emphasis"/>
                <w:i/>
                <w:iCs/>
                <w:sz w:val="20"/>
              </w:rPr>
            </w:pPr>
            <w:r w:rsidRPr="009010BA">
              <w:rPr>
                <w:rStyle w:val="Emphasis"/>
                <w:sz w:val="20"/>
              </w:rPr>
              <w:t>Motor Voltage</w:t>
            </w:r>
          </w:p>
        </w:tc>
        <w:tc>
          <w:tcPr>
            <w:tcW w:w="3260" w:type="dxa"/>
            <w:vAlign w:val="center"/>
          </w:tcPr>
          <w:p w14:paraId="72820B43" w14:textId="77777777" w:rsidR="004367DE" w:rsidRPr="009010BA" w:rsidRDefault="004367DE" w:rsidP="009963B7">
            <w:pPr>
              <w:jc w:val="center"/>
              <w:rPr>
                <w:rStyle w:val="Emphasis"/>
                <w:i/>
                <w:iCs/>
                <w:sz w:val="20"/>
              </w:rPr>
            </w:pPr>
            <w:r w:rsidRPr="009010BA">
              <w:rPr>
                <w:rStyle w:val="Emphasis"/>
                <w:sz w:val="20"/>
              </w:rPr>
              <w:t>AC 220V</w:t>
            </w:r>
          </w:p>
        </w:tc>
      </w:tr>
      <w:tr w:rsidR="004367DE" w:rsidRPr="009010BA" w14:paraId="72E7E3F5" w14:textId="77777777" w:rsidTr="009963B7">
        <w:trPr>
          <w:jc w:val="center"/>
        </w:trPr>
        <w:tc>
          <w:tcPr>
            <w:tcW w:w="2977" w:type="dxa"/>
            <w:vAlign w:val="center"/>
          </w:tcPr>
          <w:p w14:paraId="1CB6C977" w14:textId="6BADA05B" w:rsidR="004367DE" w:rsidRPr="009010BA" w:rsidRDefault="004367DE" w:rsidP="009963B7">
            <w:pPr>
              <w:jc w:val="center"/>
              <w:rPr>
                <w:rStyle w:val="Emphasis"/>
                <w:i/>
                <w:iCs/>
                <w:sz w:val="20"/>
              </w:rPr>
            </w:pPr>
            <w:r w:rsidRPr="009010BA">
              <w:rPr>
                <w:rStyle w:val="Emphasis"/>
                <w:sz w:val="20"/>
              </w:rPr>
              <w:t>Motor Controller Model</w:t>
            </w:r>
          </w:p>
        </w:tc>
        <w:tc>
          <w:tcPr>
            <w:tcW w:w="3260" w:type="dxa"/>
            <w:vAlign w:val="center"/>
          </w:tcPr>
          <w:p w14:paraId="2B5B9174" w14:textId="77777777" w:rsidR="004367DE" w:rsidRPr="009010BA" w:rsidRDefault="004367DE" w:rsidP="009963B7">
            <w:pPr>
              <w:jc w:val="center"/>
              <w:rPr>
                <w:rStyle w:val="Emphasis"/>
                <w:i/>
                <w:iCs/>
                <w:sz w:val="20"/>
              </w:rPr>
            </w:pPr>
            <w:r w:rsidRPr="009010BA">
              <w:rPr>
                <w:rStyle w:val="Emphasis"/>
                <w:sz w:val="20"/>
              </w:rPr>
              <w:t>FX1000A</w:t>
            </w:r>
          </w:p>
        </w:tc>
      </w:tr>
      <w:tr w:rsidR="004367DE" w:rsidRPr="009010BA" w14:paraId="15748CC9" w14:textId="77777777" w:rsidTr="009963B7">
        <w:trPr>
          <w:jc w:val="center"/>
        </w:trPr>
        <w:tc>
          <w:tcPr>
            <w:tcW w:w="2977" w:type="dxa"/>
            <w:vAlign w:val="center"/>
          </w:tcPr>
          <w:p w14:paraId="22C3125A" w14:textId="7E9D1ECC" w:rsidR="004367DE" w:rsidRPr="009010BA" w:rsidRDefault="004367DE" w:rsidP="009963B7">
            <w:pPr>
              <w:jc w:val="center"/>
              <w:rPr>
                <w:rStyle w:val="Emphasis"/>
                <w:i/>
                <w:iCs/>
                <w:sz w:val="20"/>
              </w:rPr>
            </w:pPr>
            <w:r w:rsidRPr="009010BA">
              <w:rPr>
                <w:rStyle w:val="Emphasis"/>
                <w:sz w:val="20"/>
              </w:rPr>
              <w:t>Gearbox motor/Speed ratio</w:t>
            </w:r>
          </w:p>
        </w:tc>
        <w:tc>
          <w:tcPr>
            <w:tcW w:w="3260" w:type="dxa"/>
            <w:vAlign w:val="center"/>
          </w:tcPr>
          <w:p w14:paraId="30A3C2CA" w14:textId="77777777" w:rsidR="004367DE" w:rsidRPr="009010BA" w:rsidRDefault="004367DE" w:rsidP="009963B7">
            <w:pPr>
              <w:jc w:val="center"/>
              <w:rPr>
                <w:rStyle w:val="Emphasis"/>
                <w:i/>
                <w:iCs/>
                <w:sz w:val="20"/>
              </w:rPr>
            </w:pPr>
            <w:r w:rsidRPr="009010BA">
              <w:rPr>
                <w:rStyle w:val="Emphasis"/>
                <w:sz w:val="20"/>
              </w:rPr>
              <w:t>1:3</w:t>
            </w:r>
          </w:p>
        </w:tc>
      </w:tr>
      <w:tr w:rsidR="004367DE" w:rsidRPr="009010BA" w14:paraId="5D7FADFA" w14:textId="77777777" w:rsidTr="009963B7">
        <w:trPr>
          <w:jc w:val="center"/>
        </w:trPr>
        <w:tc>
          <w:tcPr>
            <w:tcW w:w="2977" w:type="dxa"/>
            <w:vAlign w:val="center"/>
          </w:tcPr>
          <w:p w14:paraId="305E45C7" w14:textId="1F4E32DD" w:rsidR="004367DE" w:rsidRPr="009010BA" w:rsidRDefault="004367DE" w:rsidP="009963B7">
            <w:pPr>
              <w:jc w:val="center"/>
              <w:rPr>
                <w:rStyle w:val="Emphasis"/>
                <w:i/>
                <w:iCs/>
                <w:sz w:val="20"/>
              </w:rPr>
            </w:pPr>
            <w:r w:rsidRPr="009010BA">
              <w:rPr>
                <w:rStyle w:val="Emphasis"/>
                <w:sz w:val="20"/>
              </w:rPr>
              <w:t>Motor Power</w:t>
            </w:r>
          </w:p>
        </w:tc>
        <w:tc>
          <w:tcPr>
            <w:tcW w:w="3260" w:type="dxa"/>
            <w:vAlign w:val="center"/>
          </w:tcPr>
          <w:p w14:paraId="2BA7C00E" w14:textId="502A569A" w:rsidR="004367DE" w:rsidRPr="009010BA" w:rsidRDefault="004367DE" w:rsidP="009963B7">
            <w:pPr>
              <w:jc w:val="center"/>
              <w:rPr>
                <w:rStyle w:val="Emphasis"/>
                <w:i/>
                <w:iCs/>
                <w:sz w:val="20"/>
              </w:rPr>
            </w:pPr>
            <w:r w:rsidRPr="009010BA">
              <w:rPr>
                <w:rStyle w:val="Emphasis"/>
                <w:sz w:val="20"/>
              </w:rPr>
              <w:t>40 Watt</w:t>
            </w:r>
          </w:p>
        </w:tc>
      </w:tr>
      <w:tr w:rsidR="004367DE" w:rsidRPr="009010BA" w14:paraId="2D3B36D5" w14:textId="77777777" w:rsidTr="009963B7">
        <w:trPr>
          <w:jc w:val="center"/>
        </w:trPr>
        <w:tc>
          <w:tcPr>
            <w:tcW w:w="2977" w:type="dxa"/>
            <w:vAlign w:val="center"/>
          </w:tcPr>
          <w:p w14:paraId="37DCB52C" w14:textId="293486D3" w:rsidR="004367DE" w:rsidRPr="009010BA" w:rsidRDefault="004367DE" w:rsidP="009963B7">
            <w:pPr>
              <w:jc w:val="center"/>
              <w:rPr>
                <w:rStyle w:val="Emphasis"/>
                <w:i/>
                <w:iCs/>
                <w:sz w:val="20"/>
              </w:rPr>
            </w:pPr>
            <w:r w:rsidRPr="009010BA">
              <w:rPr>
                <w:rStyle w:val="Emphasis"/>
                <w:sz w:val="20"/>
              </w:rPr>
              <w:t>Heating Control</w:t>
            </w:r>
          </w:p>
        </w:tc>
        <w:tc>
          <w:tcPr>
            <w:tcW w:w="3260" w:type="dxa"/>
            <w:vAlign w:val="center"/>
          </w:tcPr>
          <w:p w14:paraId="291F34D9" w14:textId="77777777" w:rsidR="004367DE" w:rsidRPr="009010BA" w:rsidRDefault="004367DE" w:rsidP="009963B7">
            <w:pPr>
              <w:jc w:val="center"/>
              <w:rPr>
                <w:rStyle w:val="Emphasis"/>
                <w:i/>
                <w:iCs/>
                <w:sz w:val="20"/>
              </w:rPr>
            </w:pPr>
            <w:r w:rsidRPr="009010BA">
              <w:rPr>
                <w:rStyle w:val="Emphasis"/>
                <w:sz w:val="20"/>
              </w:rPr>
              <w:t>STC-1000 (0-100</w:t>
            </w:r>
            <w:r w:rsidRPr="009010BA">
              <w:rPr>
                <w:rStyle w:val="Emphasis"/>
                <w:sz w:val="20"/>
                <w:vertAlign w:val="superscript"/>
              </w:rPr>
              <w:t>o</w:t>
            </w:r>
            <w:r w:rsidRPr="009010BA">
              <w:rPr>
                <w:rStyle w:val="Emphasis"/>
                <w:sz w:val="20"/>
              </w:rPr>
              <w:t>C)</w:t>
            </w:r>
          </w:p>
        </w:tc>
      </w:tr>
      <w:tr w:rsidR="004367DE" w:rsidRPr="009010BA" w14:paraId="19C404D2" w14:textId="77777777" w:rsidTr="009963B7">
        <w:trPr>
          <w:jc w:val="center"/>
        </w:trPr>
        <w:tc>
          <w:tcPr>
            <w:tcW w:w="2977" w:type="dxa"/>
            <w:vAlign w:val="center"/>
          </w:tcPr>
          <w:p w14:paraId="24738733" w14:textId="16602F33" w:rsidR="004367DE" w:rsidRPr="009010BA" w:rsidRDefault="004367DE" w:rsidP="009963B7">
            <w:pPr>
              <w:jc w:val="center"/>
              <w:rPr>
                <w:rStyle w:val="Emphasis"/>
                <w:i/>
                <w:iCs/>
                <w:sz w:val="20"/>
              </w:rPr>
            </w:pPr>
            <w:r w:rsidRPr="009010BA">
              <w:rPr>
                <w:rStyle w:val="Emphasis"/>
                <w:sz w:val="20"/>
              </w:rPr>
              <w:t>Temperature Controller</w:t>
            </w:r>
          </w:p>
        </w:tc>
        <w:tc>
          <w:tcPr>
            <w:tcW w:w="3260" w:type="dxa"/>
            <w:vAlign w:val="center"/>
          </w:tcPr>
          <w:p w14:paraId="7F1668EB" w14:textId="444788D4" w:rsidR="004367DE" w:rsidRPr="009010BA" w:rsidRDefault="004367DE" w:rsidP="009963B7">
            <w:pPr>
              <w:jc w:val="center"/>
              <w:rPr>
                <w:rStyle w:val="Emphasis"/>
                <w:i/>
                <w:iCs/>
                <w:sz w:val="20"/>
              </w:rPr>
            </w:pPr>
            <w:r w:rsidRPr="009010BA">
              <w:rPr>
                <w:rStyle w:val="Emphasis"/>
                <w:sz w:val="20"/>
              </w:rPr>
              <w:t>On-Off</w:t>
            </w:r>
          </w:p>
        </w:tc>
      </w:tr>
      <w:tr w:rsidR="004367DE" w:rsidRPr="009010BA" w14:paraId="5C534ED1" w14:textId="77777777" w:rsidTr="009963B7">
        <w:trPr>
          <w:jc w:val="center"/>
        </w:trPr>
        <w:tc>
          <w:tcPr>
            <w:tcW w:w="2977" w:type="dxa"/>
            <w:vAlign w:val="center"/>
          </w:tcPr>
          <w:p w14:paraId="79589281" w14:textId="1F246123" w:rsidR="004367DE" w:rsidRPr="009010BA" w:rsidRDefault="004367DE" w:rsidP="009963B7">
            <w:pPr>
              <w:jc w:val="center"/>
              <w:rPr>
                <w:rStyle w:val="Emphasis"/>
                <w:i/>
                <w:iCs/>
                <w:sz w:val="20"/>
              </w:rPr>
            </w:pPr>
            <w:r w:rsidRPr="009010BA">
              <w:rPr>
                <w:rStyle w:val="Emphasis"/>
                <w:sz w:val="20"/>
              </w:rPr>
              <w:t>Heater voltage and dimensions</w:t>
            </w:r>
          </w:p>
        </w:tc>
        <w:tc>
          <w:tcPr>
            <w:tcW w:w="3260" w:type="dxa"/>
            <w:vAlign w:val="center"/>
          </w:tcPr>
          <w:p w14:paraId="55F9698E" w14:textId="77777777" w:rsidR="004367DE" w:rsidRPr="009010BA" w:rsidRDefault="004367DE" w:rsidP="009963B7">
            <w:pPr>
              <w:jc w:val="center"/>
              <w:rPr>
                <w:rStyle w:val="Emphasis"/>
                <w:i/>
                <w:iCs/>
                <w:sz w:val="20"/>
              </w:rPr>
            </w:pPr>
            <w:r w:rsidRPr="009010BA">
              <w:rPr>
                <w:rStyle w:val="Emphasis"/>
                <w:sz w:val="20"/>
              </w:rPr>
              <w:t xml:space="preserve">220V, </w:t>
            </w:r>
            <w:r w:rsidRPr="009010BA">
              <w:rPr>
                <w:rStyle w:val="Emphasis"/>
                <w:rFonts w:ascii="Cambria Math" w:hAnsi="Cambria Math" w:cs="Cambria Math"/>
                <w:sz w:val="20"/>
              </w:rPr>
              <w:t>∅ 90mmx90mm</w:t>
            </w:r>
          </w:p>
        </w:tc>
      </w:tr>
      <w:tr w:rsidR="004367DE" w:rsidRPr="009010BA" w14:paraId="2424F905" w14:textId="77777777" w:rsidTr="009963B7">
        <w:trPr>
          <w:jc w:val="center"/>
        </w:trPr>
        <w:tc>
          <w:tcPr>
            <w:tcW w:w="2977" w:type="dxa"/>
            <w:vAlign w:val="center"/>
          </w:tcPr>
          <w:p w14:paraId="3956A536" w14:textId="29A9B000" w:rsidR="004367DE" w:rsidRPr="009010BA" w:rsidRDefault="004367DE" w:rsidP="009963B7">
            <w:pPr>
              <w:jc w:val="center"/>
              <w:rPr>
                <w:rStyle w:val="Emphasis"/>
                <w:i/>
                <w:iCs/>
                <w:sz w:val="20"/>
              </w:rPr>
            </w:pPr>
            <w:r w:rsidRPr="009010BA">
              <w:rPr>
                <w:rStyle w:val="Emphasis"/>
                <w:sz w:val="20"/>
              </w:rPr>
              <w:t>Max. RPM</w:t>
            </w:r>
          </w:p>
        </w:tc>
        <w:tc>
          <w:tcPr>
            <w:tcW w:w="3260" w:type="dxa"/>
            <w:vAlign w:val="center"/>
          </w:tcPr>
          <w:p w14:paraId="4C0CDA71" w14:textId="77777777" w:rsidR="004367DE" w:rsidRPr="009010BA" w:rsidRDefault="004367DE" w:rsidP="009963B7">
            <w:pPr>
              <w:jc w:val="center"/>
              <w:rPr>
                <w:rStyle w:val="Emphasis"/>
                <w:i/>
                <w:iCs/>
                <w:sz w:val="20"/>
              </w:rPr>
            </w:pPr>
            <w:r w:rsidRPr="009010BA">
              <w:rPr>
                <w:rStyle w:val="Emphasis"/>
                <w:sz w:val="20"/>
              </w:rPr>
              <w:t>466 RPM</w:t>
            </w:r>
          </w:p>
        </w:tc>
      </w:tr>
    </w:tbl>
    <w:p w14:paraId="3971F1BC" w14:textId="77777777" w:rsidR="00594AA3" w:rsidRDefault="00594AA3" w:rsidP="00594AA3">
      <w:pPr>
        <w:pStyle w:val="Paragraph"/>
        <w:rPr>
          <w:b/>
        </w:rPr>
      </w:pPr>
    </w:p>
    <w:p w14:paraId="127E5C01" w14:textId="19176E52" w:rsidR="00594AA3" w:rsidRDefault="00F52963" w:rsidP="00066E93">
      <w:pPr>
        <w:pStyle w:val="Paragraph"/>
      </w:pPr>
      <w:r w:rsidRPr="009963B7">
        <w:rPr>
          <w:rStyle w:val="Emphasis"/>
        </w:rPr>
        <w:t>B</w:t>
      </w:r>
      <w:r w:rsidR="00066E93" w:rsidRPr="009963B7">
        <w:rPr>
          <w:rStyle w:val="Emphasis"/>
        </w:rPr>
        <w:t xml:space="preserve">ased on the research, the specifications of the stationary bed reactor are shown in table 1. The specifications of this </w:t>
      </w:r>
      <w:r w:rsidR="00337603" w:rsidRPr="009963B7">
        <w:rPr>
          <w:rStyle w:val="Emphasis"/>
        </w:rPr>
        <w:t xml:space="preserve">reactor </w:t>
      </w:r>
      <w:r w:rsidR="00066E93" w:rsidRPr="009963B7">
        <w:rPr>
          <w:rStyle w:val="Emphasis"/>
        </w:rPr>
        <w:t xml:space="preserve">are the type of frame material used, the dimensions of the </w:t>
      </w:r>
      <w:r w:rsidR="00337603" w:rsidRPr="009963B7">
        <w:rPr>
          <w:rStyle w:val="Emphasis"/>
        </w:rPr>
        <w:t>reactor</w:t>
      </w:r>
      <w:r w:rsidR="00066E93" w:rsidRPr="009963B7">
        <w:rPr>
          <w:rStyle w:val="Emphasis"/>
        </w:rPr>
        <w:t xml:space="preserve">, the motor power used, the operational temperature range and the rotation of the stationary bed reactor. This reactor can be used with several variations with an operational temperature of 0-100 degrees and a maximum stirring rotation of 466 </w:t>
      </w:r>
      <w:r w:rsidR="00EE7F65" w:rsidRPr="009963B7">
        <w:rPr>
          <w:rStyle w:val="Emphasis"/>
        </w:rPr>
        <w:t>RPM</w:t>
      </w:r>
      <w:r w:rsidR="00066E93" w:rsidRPr="009963B7">
        <w:rPr>
          <w:rStyle w:val="Emphasis"/>
        </w:rPr>
        <w:t xml:space="preserve"> and a maximum capacity of 500 </w:t>
      </w:r>
      <w:proofErr w:type="spellStart"/>
      <w:r w:rsidR="00066E93" w:rsidRPr="009963B7">
        <w:rPr>
          <w:rStyle w:val="Emphasis"/>
        </w:rPr>
        <w:t>m</w:t>
      </w:r>
      <w:r w:rsidRPr="009963B7">
        <w:rPr>
          <w:rStyle w:val="Emphasis"/>
        </w:rPr>
        <w:t>L</w:t>
      </w:r>
      <w:r w:rsidR="00066E93" w:rsidRPr="00066E93">
        <w:t>.</w:t>
      </w:r>
      <w:proofErr w:type="spellEnd"/>
    </w:p>
    <w:p w14:paraId="390C2E6F" w14:textId="4D136A43" w:rsidR="008C3B35" w:rsidRPr="003A1C8C" w:rsidRDefault="00932682" w:rsidP="009326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Pr>
          <w:noProof/>
        </w:rPr>
        <w:lastRenderedPageBreak/>
        <w:drawing>
          <wp:inline distT="0" distB="0" distL="0" distR="0" wp14:anchorId="7CE060D9" wp14:editId="43F695FB">
            <wp:extent cx="3107803" cy="1643605"/>
            <wp:effectExtent l="0" t="0" r="16510" b="13970"/>
            <wp:docPr id="125849762" name="Chart 1">
              <a:extLst xmlns:a="http://schemas.openxmlformats.org/drawingml/2006/main">
                <a:ext uri="{FF2B5EF4-FFF2-40B4-BE49-F238E27FC236}">
                  <a16:creationId xmlns:a16="http://schemas.microsoft.com/office/drawing/2014/main" id="{0F33EEA1-F111-C104-BF25-C2716D0E48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F20277B" w14:textId="067BF138" w:rsidR="00EA50A7" w:rsidRPr="009963B7" w:rsidRDefault="00784F94" w:rsidP="009963B7">
      <w:pPr>
        <w:pStyle w:val="FigureCaption"/>
      </w:pPr>
      <w:r w:rsidRPr="009963B7">
        <w:rPr>
          <w:b/>
          <w:bCs/>
        </w:rPr>
        <w:t xml:space="preserve">FIGURE </w:t>
      </w:r>
      <w:r w:rsidR="00755BE6" w:rsidRPr="009963B7">
        <w:rPr>
          <w:b/>
          <w:bCs/>
        </w:rPr>
        <w:t>6</w:t>
      </w:r>
      <w:r w:rsidR="00EA50A7" w:rsidRPr="009963B7">
        <w:t xml:space="preserve">. </w:t>
      </w:r>
      <w:r w:rsidR="00932682" w:rsidRPr="009963B7">
        <w:t>Heater temperature increase using on/off</w:t>
      </w:r>
      <w:r w:rsidR="00677F6B" w:rsidRPr="009963B7">
        <w:t xml:space="preserve"> control</w:t>
      </w:r>
    </w:p>
    <w:p w14:paraId="0F979CF6" w14:textId="77777777" w:rsidR="00EA50A7" w:rsidRDefault="00EA50A7" w:rsidP="00EA50A7"/>
    <w:p w14:paraId="7062BA09" w14:textId="315FE9AE" w:rsidR="0063392A" w:rsidRDefault="00755BE6" w:rsidP="0012603D">
      <w:pPr>
        <w:pStyle w:val="Paragraphnumbered"/>
        <w:numPr>
          <w:ilvl w:val="0"/>
          <w:numId w:val="0"/>
        </w:numPr>
        <w:ind w:firstLine="284"/>
        <w:rPr>
          <w:rStyle w:val="Emphasis"/>
          <w:i/>
          <w:iCs/>
        </w:rPr>
      </w:pPr>
      <w:r w:rsidRPr="005512AF">
        <w:rPr>
          <w:rStyle w:val="Emphasis"/>
        </w:rPr>
        <w:t xml:space="preserve">Based on </w:t>
      </w:r>
      <w:r w:rsidR="00CD0F20" w:rsidRPr="00CD0F20">
        <w:rPr>
          <w:rStyle w:val="Emphasis"/>
          <w:b/>
          <w:bCs/>
        </w:rPr>
        <w:t>FIGURE 6</w:t>
      </w:r>
      <w:r w:rsidRPr="005512AF">
        <w:rPr>
          <w:rStyle w:val="Emphasis"/>
        </w:rPr>
        <w:t xml:space="preserve">, the reactor temperature control test requires a temperature increase time from room temperature to the reaction setting temperature for </w:t>
      </w:r>
      <w:r w:rsidR="00B56DD1">
        <w:rPr>
          <w:rStyle w:val="Emphasis"/>
        </w:rPr>
        <w:t>180</w:t>
      </w:r>
      <w:r w:rsidRPr="005512AF">
        <w:rPr>
          <w:rStyle w:val="Emphasis"/>
        </w:rPr>
        <w:t xml:space="preserve"> seconds</w:t>
      </w:r>
      <w:r w:rsidR="0012603D">
        <w:rPr>
          <w:rStyle w:val="Emphasis"/>
        </w:rPr>
        <w:t xml:space="preserve">. </w:t>
      </w:r>
      <w:r w:rsidR="0012603D" w:rsidRPr="005512AF">
        <w:rPr>
          <w:rStyle w:val="Emphasis"/>
        </w:rPr>
        <w:t>Using the on</w:t>
      </w:r>
      <w:r w:rsidR="000E4888">
        <w:rPr>
          <w:rStyle w:val="Emphasis"/>
        </w:rPr>
        <w:t>-</w:t>
      </w:r>
      <w:r w:rsidR="0012603D" w:rsidRPr="005512AF">
        <w:rPr>
          <w:rStyle w:val="Emphasis"/>
        </w:rPr>
        <w:t xml:space="preserve">off control temperature setting, the control temperature can be set at a temperature of 70 degrees with a heater </w:t>
      </w:r>
      <w:r w:rsidR="0012603D" w:rsidRPr="0012603D">
        <w:rPr>
          <w:rStyle w:val="Emphasis"/>
        </w:rPr>
        <w:t xml:space="preserve">maximum peak temperature at 77.5 at 220 seconds, and steady </w:t>
      </w:r>
      <w:r w:rsidR="0012603D">
        <w:rPr>
          <w:rStyle w:val="Emphasis"/>
        </w:rPr>
        <w:t xml:space="preserve">state </w:t>
      </w:r>
      <w:r w:rsidR="0012603D" w:rsidRPr="0012603D">
        <w:rPr>
          <w:rStyle w:val="Emphasis"/>
        </w:rPr>
        <w:t>at 260 seconds.</w:t>
      </w:r>
      <w:r w:rsidR="0012603D">
        <w:rPr>
          <w:rStyle w:val="Emphasis"/>
        </w:rPr>
        <w:t xml:space="preserve"> </w:t>
      </w:r>
      <w:r w:rsidR="00286AFF" w:rsidRPr="00286AFF">
        <w:rPr>
          <w:rStyle w:val="Emphasis"/>
        </w:rPr>
        <w:t>Performance testing has been carried out to determine the comparison of the increase in heater temperature and temperature inside the reactor. Based on the results of the trial using water in the reactor glass and operated with a stirring rotation of 330</w:t>
      </w:r>
      <w:r w:rsidR="00B61D4C">
        <w:rPr>
          <w:rStyle w:val="Emphasis"/>
        </w:rPr>
        <w:t xml:space="preserve"> RPM</w:t>
      </w:r>
      <w:r w:rsidR="00286AFF" w:rsidRPr="00286AFF">
        <w:rPr>
          <w:rStyle w:val="Emphasis"/>
        </w:rPr>
        <w:t xml:space="preserve"> with a heater control temperature of 70 degrees, it takes 21 minutes for the temperature inside the reactor glass to reach 70 degrees Celsius.</w:t>
      </w:r>
      <w:r w:rsidR="00457CF9" w:rsidRPr="00457CF9">
        <w:t xml:space="preserve"> </w:t>
      </w:r>
      <w:r w:rsidR="00457CF9" w:rsidRPr="00457CF9">
        <w:rPr>
          <w:rStyle w:val="Emphasis"/>
        </w:rPr>
        <w:t xml:space="preserve">The comparison graph of the heater temperature and inside the reactor glass is shown in </w:t>
      </w:r>
      <w:r w:rsidR="009963B7" w:rsidRPr="009963B7">
        <w:rPr>
          <w:rStyle w:val="Emphasis"/>
          <w:b/>
          <w:bCs/>
        </w:rPr>
        <w:t>FIGURE 7</w:t>
      </w:r>
      <w:r w:rsidR="00457CF9" w:rsidRPr="00457CF9">
        <w:rPr>
          <w:rStyle w:val="Emphasis"/>
        </w:rPr>
        <w:t>.</w:t>
      </w:r>
    </w:p>
    <w:p w14:paraId="09EFF42E" w14:textId="262C08EA" w:rsidR="00D01D99" w:rsidRDefault="00D01D99" w:rsidP="00D01D99">
      <w:pPr>
        <w:pStyle w:val="Paragraphnumbered"/>
        <w:numPr>
          <w:ilvl w:val="0"/>
          <w:numId w:val="0"/>
        </w:numPr>
        <w:tabs>
          <w:tab w:val="left" w:pos="7809"/>
        </w:tabs>
        <w:ind w:firstLine="284"/>
        <w:rPr>
          <w:rStyle w:val="Emphasis"/>
          <w:i/>
          <w:iCs/>
        </w:rPr>
      </w:pPr>
    </w:p>
    <w:p w14:paraId="42EC150E" w14:textId="438E6319" w:rsidR="00D01D99" w:rsidRDefault="00D01D99" w:rsidP="00247F2B">
      <w:pPr>
        <w:pStyle w:val="Paragraphnumbered"/>
        <w:numPr>
          <w:ilvl w:val="0"/>
          <w:numId w:val="0"/>
        </w:numPr>
        <w:jc w:val="center"/>
        <w:rPr>
          <w:rStyle w:val="Emphasis"/>
          <w:i/>
          <w:iCs/>
        </w:rPr>
      </w:pPr>
      <w:r>
        <w:rPr>
          <w:noProof/>
        </w:rPr>
        <w:drawing>
          <wp:inline distT="0" distB="0" distL="0" distR="0" wp14:anchorId="487C90BF" wp14:editId="7CFEF951">
            <wp:extent cx="5075767" cy="2002366"/>
            <wp:effectExtent l="0" t="0" r="10795" b="17145"/>
            <wp:docPr id="1534191954" name="Chart 1">
              <a:extLst xmlns:a="http://schemas.openxmlformats.org/drawingml/2006/main">
                <a:ext uri="{FF2B5EF4-FFF2-40B4-BE49-F238E27FC236}">
                  <a16:creationId xmlns:a16="http://schemas.microsoft.com/office/drawing/2014/main" id="{27F3BCB2-6C21-F892-F3E8-CB7AB6A3C5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051C585" w14:textId="1727DDB8" w:rsidR="00341434" w:rsidRPr="00AE703E" w:rsidRDefault="00341434" w:rsidP="009963B7">
      <w:pPr>
        <w:pStyle w:val="FigureCaption"/>
      </w:pPr>
      <w:r w:rsidRPr="00AE703E">
        <w:rPr>
          <w:b/>
        </w:rPr>
        <w:t>FIGURE 7</w:t>
      </w:r>
      <w:r w:rsidRPr="00AE703E">
        <w:t xml:space="preserve">. </w:t>
      </w:r>
      <w:r w:rsidR="009E46C9" w:rsidRPr="00AE703E">
        <w:t>C</w:t>
      </w:r>
      <w:r w:rsidRPr="00AE703E">
        <w:t>omparison of heater temperature and inside the reactor</w:t>
      </w:r>
    </w:p>
    <w:p w14:paraId="2DF1125D" w14:textId="77777777" w:rsidR="003A0232" w:rsidRDefault="003A0232" w:rsidP="00341434">
      <w:pPr>
        <w:pStyle w:val="Paragraphnumbered"/>
        <w:numPr>
          <w:ilvl w:val="0"/>
          <w:numId w:val="0"/>
        </w:numPr>
        <w:ind w:firstLine="284"/>
        <w:jc w:val="center"/>
        <w:rPr>
          <w:sz w:val="24"/>
        </w:rPr>
      </w:pPr>
    </w:p>
    <w:p w14:paraId="6624CB5E" w14:textId="79AC2144" w:rsidR="003A0232" w:rsidRDefault="00163D86" w:rsidP="003A0232">
      <w:pPr>
        <w:pStyle w:val="Paragraphnumbered"/>
        <w:numPr>
          <w:ilvl w:val="0"/>
          <w:numId w:val="0"/>
        </w:numPr>
        <w:ind w:firstLine="284"/>
        <w:rPr>
          <w:rStyle w:val="Emphasis"/>
          <w:i/>
          <w:iCs/>
        </w:rPr>
      </w:pPr>
      <w:r>
        <w:rPr>
          <w:rStyle w:val="Emphasis"/>
        </w:rPr>
        <w:t>T</w:t>
      </w:r>
      <w:r w:rsidR="003A0232" w:rsidRPr="003A0232">
        <w:rPr>
          <w:rStyle w:val="Emphasis"/>
        </w:rPr>
        <w:t xml:space="preserve">he design and fabrication of the catalyst bed in the reactor are shown in </w:t>
      </w:r>
      <w:r w:rsidR="009963B7" w:rsidRPr="009963B7">
        <w:rPr>
          <w:rStyle w:val="Emphasis"/>
          <w:b/>
        </w:rPr>
        <w:t>FIGURE 8</w:t>
      </w:r>
      <w:r w:rsidRPr="003A0232">
        <w:rPr>
          <w:rStyle w:val="Emphasis"/>
        </w:rPr>
        <w:t xml:space="preserve">. </w:t>
      </w:r>
      <w:r w:rsidR="003A0232" w:rsidRPr="003A0232">
        <w:rPr>
          <w:rStyle w:val="Emphasis"/>
        </w:rPr>
        <w:t>Catalysts play a very important role in chemical reactions, both in the chemical industry and renewable energy production. The mechanism of catalysis involves the interaction between the catalyst and the reactants which can increase the efficiency of the reaction, reduce the energy required, or allow reaction pathways that are not possible spontaneously.</w:t>
      </w:r>
    </w:p>
    <w:p w14:paraId="7F2E93D9" w14:textId="77777777" w:rsidR="00163D86" w:rsidRDefault="00163D86" w:rsidP="003A0232">
      <w:pPr>
        <w:pStyle w:val="Paragraphnumbered"/>
        <w:numPr>
          <w:ilvl w:val="0"/>
          <w:numId w:val="0"/>
        </w:numPr>
        <w:ind w:firstLine="284"/>
        <w:rPr>
          <w:rStyle w:val="Emphasis"/>
          <w:i/>
          <w:iCs/>
        </w:rPr>
      </w:pPr>
    </w:p>
    <w:p w14:paraId="26EF6CB5" w14:textId="14BC3CA2" w:rsidR="00163D86" w:rsidRDefault="00163D86" w:rsidP="00163D86">
      <w:pPr>
        <w:pStyle w:val="Paragraphnumbered"/>
        <w:numPr>
          <w:ilvl w:val="0"/>
          <w:numId w:val="0"/>
        </w:numPr>
        <w:ind w:firstLine="284"/>
        <w:jc w:val="center"/>
        <w:rPr>
          <w:rStyle w:val="Emphasis"/>
          <w:i/>
          <w:iCs/>
        </w:rPr>
      </w:pPr>
      <w:r w:rsidRPr="00163D86">
        <w:rPr>
          <w:rStyle w:val="Emphasis"/>
          <w:i/>
          <w:iCs/>
          <w:noProof/>
        </w:rPr>
        <w:drawing>
          <wp:inline distT="0" distB="0" distL="0" distR="0" wp14:anchorId="27AE9540" wp14:editId="471364AB">
            <wp:extent cx="962108" cy="1518187"/>
            <wp:effectExtent l="0" t="0" r="0" b="6350"/>
            <wp:docPr id="2059380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380458" name=""/>
                    <pic:cNvPicPr/>
                  </pic:nvPicPr>
                  <pic:blipFill>
                    <a:blip r:embed="rId20"/>
                    <a:stretch>
                      <a:fillRect/>
                    </a:stretch>
                  </pic:blipFill>
                  <pic:spPr>
                    <a:xfrm>
                      <a:off x="0" y="0"/>
                      <a:ext cx="983776" cy="1552378"/>
                    </a:xfrm>
                    <a:prstGeom prst="rect">
                      <a:avLst/>
                    </a:prstGeom>
                  </pic:spPr>
                </pic:pic>
              </a:graphicData>
            </a:graphic>
          </wp:inline>
        </w:drawing>
      </w:r>
      <w:r>
        <w:rPr>
          <w:rStyle w:val="Emphasis"/>
        </w:rPr>
        <w:t xml:space="preserve">   </w:t>
      </w:r>
      <w:r w:rsidRPr="00163D86">
        <w:rPr>
          <w:rStyle w:val="Emphasis"/>
          <w:i/>
          <w:iCs/>
          <w:noProof/>
        </w:rPr>
        <w:drawing>
          <wp:inline distT="0" distB="0" distL="0" distR="0" wp14:anchorId="5356DE7F" wp14:editId="03BCE7FB">
            <wp:extent cx="955524" cy="1525793"/>
            <wp:effectExtent l="0" t="0" r="0" b="0"/>
            <wp:docPr id="32157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57783" name=""/>
                    <pic:cNvPicPr/>
                  </pic:nvPicPr>
                  <pic:blipFill rotWithShape="1">
                    <a:blip r:embed="rId21"/>
                    <a:srcRect t="3505"/>
                    <a:stretch/>
                  </pic:blipFill>
                  <pic:spPr bwMode="auto">
                    <a:xfrm>
                      <a:off x="0" y="0"/>
                      <a:ext cx="962107" cy="1536305"/>
                    </a:xfrm>
                    <a:prstGeom prst="rect">
                      <a:avLst/>
                    </a:prstGeom>
                    <a:ln>
                      <a:noFill/>
                    </a:ln>
                    <a:extLst>
                      <a:ext uri="{53640926-AAD7-44D8-BBD7-CCE9431645EC}">
                        <a14:shadowObscured xmlns:a14="http://schemas.microsoft.com/office/drawing/2010/main"/>
                      </a:ext>
                    </a:extLst>
                  </pic:spPr>
                </pic:pic>
              </a:graphicData>
            </a:graphic>
          </wp:inline>
        </w:drawing>
      </w:r>
    </w:p>
    <w:p w14:paraId="47825733" w14:textId="48CE0048" w:rsidR="003A0232" w:rsidRPr="00163D86" w:rsidRDefault="00163D86" w:rsidP="009963B7">
      <w:pPr>
        <w:pStyle w:val="FigureCaption"/>
        <w:rPr>
          <w:rStyle w:val="Emphasis"/>
          <w:i/>
          <w:iCs/>
        </w:rPr>
      </w:pPr>
      <w:r w:rsidRPr="00163D86">
        <w:rPr>
          <w:b/>
        </w:rPr>
        <w:t>FIGURE 8</w:t>
      </w:r>
      <w:r w:rsidRPr="00163D86">
        <w:t>. Design and fabrication of the catalyst bed</w:t>
      </w:r>
    </w:p>
    <w:p w14:paraId="488462FA" w14:textId="0E1A7B8B" w:rsidR="00EA50A7" w:rsidRPr="00494005" w:rsidRDefault="00EA50A7" w:rsidP="009A7BC2">
      <w:pPr>
        <w:pStyle w:val="Heading1"/>
        <w:rPr>
          <w:color w:val="FF0000"/>
          <w:sz w:val="20"/>
        </w:rPr>
      </w:pPr>
      <w:r w:rsidRPr="009A7BC2">
        <w:lastRenderedPageBreak/>
        <w:t>CONCLUSIONS</w:t>
      </w:r>
    </w:p>
    <w:p w14:paraId="69A8AAB9" w14:textId="740A2EA8" w:rsidR="00EA50A7" w:rsidRDefault="009E2AE2" w:rsidP="00CA3BBC">
      <w:pPr>
        <w:pStyle w:val="Paragraphnumbered"/>
        <w:numPr>
          <w:ilvl w:val="0"/>
          <w:numId w:val="0"/>
        </w:numPr>
        <w:ind w:firstLine="284"/>
        <w:rPr>
          <w:rStyle w:val="Emphasis"/>
          <w:i/>
          <w:iCs/>
        </w:rPr>
      </w:pPr>
      <w:r>
        <w:rPr>
          <w:rStyle w:val="Emphasis"/>
        </w:rPr>
        <w:t>A</w:t>
      </w:r>
      <w:r w:rsidR="003E7B6A" w:rsidRPr="003E7B6A">
        <w:rPr>
          <w:rStyle w:val="Emphasis"/>
        </w:rPr>
        <w:t xml:space="preserve"> stationary bed reactor with a maximum speed of 466 </w:t>
      </w:r>
      <w:r w:rsidR="00B61D4C">
        <w:rPr>
          <w:rStyle w:val="Emphasis"/>
        </w:rPr>
        <w:t xml:space="preserve">RPM </w:t>
      </w:r>
      <w:r w:rsidR="003E7B6A" w:rsidRPr="003E7B6A">
        <w:rPr>
          <w:rStyle w:val="Emphasis"/>
        </w:rPr>
        <w:t>and a maximum operating temperature of 100 degrees Celsius with on</w:t>
      </w:r>
      <w:r w:rsidR="00B61D4C">
        <w:rPr>
          <w:rStyle w:val="Emphasis"/>
        </w:rPr>
        <w:t>-</w:t>
      </w:r>
      <w:r w:rsidR="003E7B6A" w:rsidRPr="003E7B6A">
        <w:rPr>
          <w:rStyle w:val="Emphasis"/>
        </w:rPr>
        <w:t xml:space="preserve">off control on the reactor heater has been </w:t>
      </w:r>
      <w:r>
        <w:rPr>
          <w:rStyle w:val="Emphasis"/>
        </w:rPr>
        <w:t>create</w:t>
      </w:r>
      <w:r w:rsidR="003E7B6A" w:rsidRPr="003E7B6A">
        <w:rPr>
          <w:rStyle w:val="Emphasis"/>
        </w:rPr>
        <w:t>d. This reactor can be used to react several materials that meet specifications at an affordable price</w:t>
      </w:r>
      <w:r w:rsidR="002325C7">
        <w:rPr>
          <w:rStyle w:val="Emphasis"/>
        </w:rPr>
        <w:t>.</w:t>
      </w:r>
      <w:r w:rsidR="009B5492">
        <w:rPr>
          <w:rStyle w:val="Emphasis"/>
        </w:rPr>
        <w:t xml:space="preserve"> </w:t>
      </w:r>
      <w:r w:rsidR="007C41DD" w:rsidRPr="007C41DD">
        <w:rPr>
          <w:rStyle w:val="Emphasis"/>
        </w:rPr>
        <w:t>It is necessary to test the reaction by setting the temperature and rotation as needed with the addition of catalysts and condensers.</w:t>
      </w:r>
      <w:r w:rsidR="00537256">
        <w:rPr>
          <w:rStyle w:val="Emphasis"/>
        </w:rPr>
        <w:t xml:space="preserve"> </w:t>
      </w:r>
      <w:r w:rsidR="00537256" w:rsidRPr="00537256">
        <w:rPr>
          <w:rStyle w:val="Emphasis"/>
        </w:rPr>
        <w:t>In the catalyst bed reactor that has been created, it is necessary to test the chemical reaction with variations in the stirring speed and temperature according to needs.</w:t>
      </w:r>
    </w:p>
    <w:p w14:paraId="0F966237" w14:textId="77777777" w:rsidR="002325C7" w:rsidRPr="00494005" w:rsidRDefault="002325C7" w:rsidP="00CA3BBC">
      <w:pPr>
        <w:pStyle w:val="Paragraphnumbered"/>
        <w:numPr>
          <w:ilvl w:val="0"/>
          <w:numId w:val="0"/>
        </w:numPr>
        <w:ind w:firstLine="284"/>
      </w:pPr>
    </w:p>
    <w:p w14:paraId="48D51471" w14:textId="6AE8AAD2" w:rsidR="00CB1FE9" w:rsidRPr="00312B60" w:rsidRDefault="00CB1FE9" w:rsidP="00CB1FE9">
      <w:pPr>
        <w:pStyle w:val="Heading1"/>
        <w:rPr>
          <w:color w:val="FF0000"/>
        </w:rPr>
      </w:pPr>
      <w:r w:rsidRPr="00CC2C58">
        <w:t>Acknowledgments</w:t>
      </w:r>
    </w:p>
    <w:p w14:paraId="19FEDB69" w14:textId="2E24A5DD" w:rsidR="002325C7" w:rsidRPr="004509B4" w:rsidRDefault="002325C7" w:rsidP="004509B4">
      <w:pPr>
        <w:pStyle w:val="Paragraphnumbered"/>
        <w:numPr>
          <w:ilvl w:val="0"/>
          <w:numId w:val="0"/>
        </w:numPr>
        <w:ind w:firstLine="284"/>
        <w:rPr>
          <w:rStyle w:val="Emphasis"/>
        </w:rPr>
      </w:pPr>
      <w:r w:rsidRPr="004509B4">
        <w:rPr>
          <w:rStyle w:val="Emphasis"/>
        </w:rPr>
        <w:t>This article is funded by the research of lecturers of DPA FT UNNES, Budget Implementation List (DPA) FT Semarang State University Number: 023.17.2.690645/2024.05/2024, dated December 21, 2023 in accordance with the Letter of Agreement for the Implementation of Research by Lecturers (Faculty) DPA Fund FT UNNES Year 2024 Number 106.22.3/UN37/PPK.05/2024.</w:t>
      </w:r>
    </w:p>
    <w:p w14:paraId="178B3860" w14:textId="77777777" w:rsidR="002325C7" w:rsidRPr="009A7BC2" w:rsidRDefault="002325C7" w:rsidP="009A7BC2">
      <w:pPr>
        <w:pStyle w:val="Paragraph"/>
      </w:pPr>
    </w:p>
    <w:p w14:paraId="07723517" w14:textId="7E3B4683" w:rsidR="007B02BF" w:rsidRPr="007B02BF" w:rsidRDefault="00EA50A7" w:rsidP="007B02BF">
      <w:pPr>
        <w:pStyle w:val="Heading1"/>
      </w:pPr>
      <w:r w:rsidRPr="009A7BC2">
        <w:t>References</w:t>
      </w:r>
    </w:p>
    <w:p w14:paraId="7DA9BF2D" w14:textId="71A85072" w:rsidR="005E5435" w:rsidRPr="005E5435" w:rsidRDefault="007B02BF" w:rsidP="005E5435">
      <w:pPr>
        <w:pStyle w:val="Reference"/>
        <w:rPr>
          <w:noProof/>
        </w:rPr>
      </w:pPr>
      <w:r>
        <w:rPr>
          <w:rFonts w:eastAsia="Calibri"/>
        </w:rPr>
        <w:fldChar w:fldCharType="begin"/>
      </w:r>
      <w:r>
        <w:rPr>
          <w:rFonts w:eastAsia="Calibri"/>
        </w:rPr>
        <w:instrText xml:space="preserve"> ADDIN EN.REFLIST </w:instrText>
      </w:r>
      <w:r>
        <w:rPr>
          <w:rFonts w:eastAsia="Calibri"/>
        </w:rPr>
        <w:fldChar w:fldCharType="separate"/>
      </w:r>
      <w:r w:rsidR="005E5435" w:rsidRPr="005E5435">
        <w:rPr>
          <w:noProof/>
        </w:rPr>
        <w:t xml:space="preserve">Y. Ramadhanti, "Peran Katalis Dalam Reaksi Kimia: Mekanisme Dan Aplikasi," </w:t>
      </w:r>
      <w:r w:rsidR="005E5435" w:rsidRPr="005E5435">
        <w:rPr>
          <w:i/>
          <w:noProof/>
        </w:rPr>
        <w:t xml:space="preserve">Hexatech: Jurnal Ilmiah Teknik, </w:t>
      </w:r>
      <w:r w:rsidR="005E5435" w:rsidRPr="005E5435">
        <w:rPr>
          <w:noProof/>
        </w:rPr>
        <w:t>vol. 2, no. 2, pp. 74-78, 2023.</w:t>
      </w:r>
    </w:p>
    <w:p w14:paraId="7AEA418F" w14:textId="6123167B" w:rsidR="005E5435" w:rsidRPr="005E5435" w:rsidRDefault="005E5435" w:rsidP="005E5435">
      <w:pPr>
        <w:pStyle w:val="Reference"/>
        <w:rPr>
          <w:noProof/>
        </w:rPr>
      </w:pPr>
      <w:r w:rsidRPr="005E5435">
        <w:rPr>
          <w:noProof/>
        </w:rPr>
        <w:t xml:space="preserve">Y. Susanto, S. B. Lestari, and E. Purwati, "POLA PERESEPAN OBAT ANTIDIABETIK PADA PASIEN DIABETES MELITUS TIPE 2 DI POLI PENYAKIT DALAM RS “X” SIDOARJO PERIODE OKTOBER-DESEMBER 2019," </w:t>
      </w:r>
      <w:r w:rsidRPr="005E5435">
        <w:rPr>
          <w:i/>
          <w:noProof/>
        </w:rPr>
        <w:t xml:space="preserve">AFAMEDIS, </w:t>
      </w:r>
      <w:r w:rsidRPr="005E5435">
        <w:rPr>
          <w:noProof/>
        </w:rPr>
        <w:t>vol. 1, no. 2, pp. 21-30, 2020.</w:t>
      </w:r>
    </w:p>
    <w:p w14:paraId="7F6BE073" w14:textId="1A224A46" w:rsidR="005E5435" w:rsidRPr="005E5435" w:rsidRDefault="005E5435" w:rsidP="005E5435">
      <w:pPr>
        <w:pStyle w:val="Reference"/>
        <w:rPr>
          <w:noProof/>
        </w:rPr>
      </w:pPr>
      <w:r w:rsidRPr="005E5435">
        <w:rPr>
          <w:noProof/>
        </w:rPr>
        <w:t xml:space="preserve">B. M. Kurji and A. S. Abbas, "MCM-48 from rice husk ash as a novel heterogeneous catalyst for esterification of glycerol with oleic acid: Catalyst preparation, characterization, and activity," </w:t>
      </w:r>
      <w:r w:rsidRPr="005E5435">
        <w:rPr>
          <w:i/>
          <w:noProof/>
        </w:rPr>
        <w:t xml:space="preserve">Case Studies in Chemical and Environmental Engineering, </w:t>
      </w:r>
      <w:r w:rsidRPr="005E5435">
        <w:rPr>
          <w:noProof/>
        </w:rPr>
        <w:t>vol. 8, p. 100382, 2023.</w:t>
      </w:r>
    </w:p>
    <w:p w14:paraId="35AE3188" w14:textId="30880DE3" w:rsidR="005E5435" w:rsidRPr="005E5435" w:rsidRDefault="005E5435" w:rsidP="005E5435">
      <w:pPr>
        <w:pStyle w:val="Reference"/>
        <w:rPr>
          <w:noProof/>
        </w:rPr>
      </w:pPr>
      <w:r w:rsidRPr="005E5435">
        <w:rPr>
          <w:noProof/>
        </w:rPr>
        <w:t xml:space="preserve">V. Gadore, S. R. Mishra, N. Yadav, G. Yadav, and M. Ahmaruzzaman, "Metal oxide-based heterogeneous catalysts for biodiesel production," </w:t>
      </w:r>
      <w:r w:rsidRPr="005E5435">
        <w:rPr>
          <w:i/>
          <w:noProof/>
        </w:rPr>
        <w:t xml:space="preserve">Next Sustainability, </w:t>
      </w:r>
      <w:r w:rsidRPr="005E5435">
        <w:rPr>
          <w:noProof/>
        </w:rPr>
        <w:t>vol. 2, p. 100012, 2023.</w:t>
      </w:r>
    </w:p>
    <w:p w14:paraId="5973310D" w14:textId="6E89889E" w:rsidR="005E5435" w:rsidRPr="005E5435" w:rsidRDefault="005E5435" w:rsidP="005E5435">
      <w:pPr>
        <w:pStyle w:val="Reference"/>
        <w:rPr>
          <w:noProof/>
        </w:rPr>
      </w:pPr>
      <w:r w:rsidRPr="005E5435">
        <w:rPr>
          <w:noProof/>
        </w:rPr>
        <w:t xml:space="preserve">D. Kowalczykiewicz, K. Szymańska, D. Gillner, and A. B. Jarzębski, "Rotating bed reactor packed with heterofunctional structured silica-supported lipase. Developing an effective system for the organic solvent and aqueous phase reactions," </w:t>
      </w:r>
      <w:r w:rsidRPr="005E5435">
        <w:rPr>
          <w:i/>
          <w:noProof/>
        </w:rPr>
        <w:t xml:space="preserve">Microporous and Mesoporous Materials, </w:t>
      </w:r>
      <w:r w:rsidRPr="005E5435">
        <w:rPr>
          <w:noProof/>
        </w:rPr>
        <w:t>vol. 312, p. 110789, 2021.</w:t>
      </w:r>
    </w:p>
    <w:p w14:paraId="0978875D" w14:textId="2D4AF65B" w:rsidR="005E5435" w:rsidRPr="005E5435" w:rsidRDefault="005E5435" w:rsidP="005E5435">
      <w:pPr>
        <w:pStyle w:val="Reference"/>
        <w:rPr>
          <w:noProof/>
        </w:rPr>
      </w:pPr>
      <w:r w:rsidRPr="005E5435">
        <w:rPr>
          <w:noProof/>
        </w:rPr>
        <w:t xml:space="preserve">D. Stradomska, D. Świętochowska, R. Kubica, U. Hanefeld, and K. Szymańska, "New type of basket stationary bed reactor for heterogeneous biocatalysis," </w:t>
      </w:r>
      <w:r w:rsidRPr="005E5435">
        <w:rPr>
          <w:i/>
          <w:noProof/>
        </w:rPr>
        <w:t xml:space="preserve">Chemical Engineering and Processing-Process Intensification, </w:t>
      </w:r>
      <w:r w:rsidRPr="005E5435">
        <w:rPr>
          <w:noProof/>
        </w:rPr>
        <w:t>vol. 194, p. 109590, 2023.</w:t>
      </w:r>
    </w:p>
    <w:p w14:paraId="0D5BA086" w14:textId="4DC73E06" w:rsidR="00D66CBA" w:rsidRPr="005D571B" w:rsidRDefault="007B02BF" w:rsidP="005E5435">
      <w:pPr>
        <w:pStyle w:val="Reference"/>
        <w:numPr>
          <w:ilvl w:val="0"/>
          <w:numId w:val="0"/>
        </w:numPr>
        <w:ind w:left="720" w:hanging="360"/>
        <w:rPr>
          <w:rFonts w:eastAsia="Calibri"/>
        </w:rPr>
      </w:pPr>
      <w:r>
        <w:rPr>
          <w:rFonts w:eastAsia="Calibri"/>
        </w:rPr>
        <w:fldChar w:fldCharType="end"/>
      </w:r>
    </w:p>
    <w:sectPr w:rsidR="00D66CBA" w:rsidRPr="005D571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6" w15:restartNumberingAfterBreak="0">
    <w:nsid w:val="7A707A65"/>
    <w:multiLevelType w:val="hybridMultilevel"/>
    <w:tmpl w:val="50900B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5"/>
  </w:num>
  <w:num w:numId="5">
    <w:abstractNumId w:val="3"/>
  </w:num>
  <w:num w:numId="6">
    <w:abstractNumId w:val="4"/>
  </w:num>
  <w:num w:numId="7">
    <w:abstractNumId w:val="6"/>
  </w:num>
  <w:num w:numId="8">
    <w:abstractNumId w:val="5"/>
  </w:num>
  <w:num w:numId="9">
    <w:abstractNumId w:val="5"/>
  </w:num>
  <w:num w:numId="10">
    <w:abstractNumId w:val="5"/>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t2w0dvnwfwdse22arxtsp7txe9avf0r2vw&quot;&gt;Referensi 260&lt;record-ids&gt;&lt;item&gt;1&lt;/item&gt;&lt;item&gt;2&lt;/item&gt;&lt;item&gt;3&lt;/item&gt;&lt;item&gt;4&lt;/item&gt;&lt;item&gt;6&lt;/item&gt;&lt;item&gt;7&lt;/item&gt;&lt;/record-ids&gt;&lt;/item&gt;&lt;/Libraries&gt;"/>
  </w:docVars>
  <w:rsids>
    <w:rsidRoot w:val="00EA50A7"/>
    <w:rsid w:val="00002E7B"/>
    <w:rsid w:val="0001007B"/>
    <w:rsid w:val="0001033E"/>
    <w:rsid w:val="0001070F"/>
    <w:rsid w:val="00035640"/>
    <w:rsid w:val="000418F5"/>
    <w:rsid w:val="0004353A"/>
    <w:rsid w:val="00043B58"/>
    <w:rsid w:val="000442BF"/>
    <w:rsid w:val="00052AE0"/>
    <w:rsid w:val="00053169"/>
    <w:rsid w:val="00053198"/>
    <w:rsid w:val="0005497A"/>
    <w:rsid w:val="00060F9C"/>
    <w:rsid w:val="000646C7"/>
    <w:rsid w:val="00066E93"/>
    <w:rsid w:val="000708BF"/>
    <w:rsid w:val="00075A9B"/>
    <w:rsid w:val="00081E68"/>
    <w:rsid w:val="0008688D"/>
    <w:rsid w:val="000A1403"/>
    <w:rsid w:val="000A2DE8"/>
    <w:rsid w:val="000A2F49"/>
    <w:rsid w:val="000C3916"/>
    <w:rsid w:val="000C4C41"/>
    <w:rsid w:val="000C592D"/>
    <w:rsid w:val="000D6F90"/>
    <w:rsid w:val="000E173A"/>
    <w:rsid w:val="000E4888"/>
    <w:rsid w:val="000E502B"/>
    <w:rsid w:val="000F0A2A"/>
    <w:rsid w:val="000F1554"/>
    <w:rsid w:val="000F1D3A"/>
    <w:rsid w:val="000F6769"/>
    <w:rsid w:val="000F77FD"/>
    <w:rsid w:val="00104C45"/>
    <w:rsid w:val="00104F9B"/>
    <w:rsid w:val="0011345A"/>
    <w:rsid w:val="00113F33"/>
    <w:rsid w:val="00114130"/>
    <w:rsid w:val="00121027"/>
    <w:rsid w:val="0012603D"/>
    <w:rsid w:val="00127998"/>
    <w:rsid w:val="0013433B"/>
    <w:rsid w:val="001403BE"/>
    <w:rsid w:val="00140DD9"/>
    <w:rsid w:val="00140E5A"/>
    <w:rsid w:val="00143DD0"/>
    <w:rsid w:val="00147CD2"/>
    <w:rsid w:val="00157518"/>
    <w:rsid w:val="00160938"/>
    <w:rsid w:val="00163D86"/>
    <w:rsid w:val="001656F5"/>
    <w:rsid w:val="001738BE"/>
    <w:rsid w:val="0017487D"/>
    <w:rsid w:val="00180ACE"/>
    <w:rsid w:val="001856D5"/>
    <w:rsid w:val="00190082"/>
    <w:rsid w:val="001A33CD"/>
    <w:rsid w:val="001A3F9F"/>
    <w:rsid w:val="001A6C4F"/>
    <w:rsid w:val="001A71DE"/>
    <w:rsid w:val="001B1CF1"/>
    <w:rsid w:val="001B4656"/>
    <w:rsid w:val="001B50EC"/>
    <w:rsid w:val="001C2CAC"/>
    <w:rsid w:val="001C6AAA"/>
    <w:rsid w:val="001C739A"/>
    <w:rsid w:val="001E02AA"/>
    <w:rsid w:val="001E3EA7"/>
    <w:rsid w:val="001E50FF"/>
    <w:rsid w:val="001E6982"/>
    <w:rsid w:val="00214078"/>
    <w:rsid w:val="00220240"/>
    <w:rsid w:val="002325C7"/>
    <w:rsid w:val="002424DD"/>
    <w:rsid w:val="00247F2B"/>
    <w:rsid w:val="00250DE8"/>
    <w:rsid w:val="0025477B"/>
    <w:rsid w:val="002567A0"/>
    <w:rsid w:val="00260DFB"/>
    <w:rsid w:val="00264922"/>
    <w:rsid w:val="00286AFF"/>
    <w:rsid w:val="00292F81"/>
    <w:rsid w:val="00294220"/>
    <w:rsid w:val="00294DE5"/>
    <w:rsid w:val="00297AD8"/>
    <w:rsid w:val="002A739F"/>
    <w:rsid w:val="002B721D"/>
    <w:rsid w:val="002B7DA8"/>
    <w:rsid w:val="002C59F1"/>
    <w:rsid w:val="002D618C"/>
    <w:rsid w:val="002D7F92"/>
    <w:rsid w:val="002E358A"/>
    <w:rsid w:val="002E539C"/>
    <w:rsid w:val="002E5EC1"/>
    <w:rsid w:val="002E659F"/>
    <w:rsid w:val="002F1147"/>
    <w:rsid w:val="002F19B6"/>
    <w:rsid w:val="00300407"/>
    <w:rsid w:val="003077DC"/>
    <w:rsid w:val="00323753"/>
    <w:rsid w:val="00325630"/>
    <w:rsid w:val="0032570B"/>
    <w:rsid w:val="003340C0"/>
    <w:rsid w:val="00337603"/>
    <w:rsid w:val="00341434"/>
    <w:rsid w:val="00345A86"/>
    <w:rsid w:val="00346886"/>
    <w:rsid w:val="00346ED2"/>
    <w:rsid w:val="00352007"/>
    <w:rsid w:val="00355A5D"/>
    <w:rsid w:val="00366DB0"/>
    <w:rsid w:val="0037746C"/>
    <w:rsid w:val="003834E2"/>
    <w:rsid w:val="00385749"/>
    <w:rsid w:val="00395F64"/>
    <w:rsid w:val="00397176"/>
    <w:rsid w:val="003A0232"/>
    <w:rsid w:val="003B7829"/>
    <w:rsid w:val="003C12FF"/>
    <w:rsid w:val="003E0ED5"/>
    <w:rsid w:val="003E33EA"/>
    <w:rsid w:val="003E412A"/>
    <w:rsid w:val="003E7B6A"/>
    <w:rsid w:val="003F5C5F"/>
    <w:rsid w:val="00401398"/>
    <w:rsid w:val="00405470"/>
    <w:rsid w:val="00414B90"/>
    <w:rsid w:val="004277D0"/>
    <w:rsid w:val="00427C79"/>
    <w:rsid w:val="00435256"/>
    <w:rsid w:val="004367DE"/>
    <w:rsid w:val="004418DE"/>
    <w:rsid w:val="004509B4"/>
    <w:rsid w:val="00457CF9"/>
    <w:rsid w:val="004609BC"/>
    <w:rsid w:val="00463B3F"/>
    <w:rsid w:val="00465701"/>
    <w:rsid w:val="004727EF"/>
    <w:rsid w:val="00483823"/>
    <w:rsid w:val="004871B1"/>
    <w:rsid w:val="0048740E"/>
    <w:rsid w:val="004A1FAE"/>
    <w:rsid w:val="004A5BD0"/>
    <w:rsid w:val="004C0A2E"/>
    <w:rsid w:val="004C10A6"/>
    <w:rsid w:val="004C56DD"/>
    <w:rsid w:val="004D1B67"/>
    <w:rsid w:val="004E565A"/>
    <w:rsid w:val="004F0FE1"/>
    <w:rsid w:val="004F659E"/>
    <w:rsid w:val="00503C7D"/>
    <w:rsid w:val="0050417D"/>
    <w:rsid w:val="005079FC"/>
    <w:rsid w:val="00511881"/>
    <w:rsid w:val="00517755"/>
    <w:rsid w:val="00523BA3"/>
    <w:rsid w:val="00525C15"/>
    <w:rsid w:val="00530BC1"/>
    <w:rsid w:val="00531058"/>
    <w:rsid w:val="00537256"/>
    <w:rsid w:val="005422C5"/>
    <w:rsid w:val="00546CBD"/>
    <w:rsid w:val="005512AF"/>
    <w:rsid w:val="00557349"/>
    <w:rsid w:val="0056002B"/>
    <w:rsid w:val="005649A6"/>
    <w:rsid w:val="00565654"/>
    <w:rsid w:val="0058150C"/>
    <w:rsid w:val="00585E69"/>
    <w:rsid w:val="005936B3"/>
    <w:rsid w:val="00594AA3"/>
    <w:rsid w:val="005A240E"/>
    <w:rsid w:val="005A64F8"/>
    <w:rsid w:val="005A7C11"/>
    <w:rsid w:val="005B2B5C"/>
    <w:rsid w:val="005B3588"/>
    <w:rsid w:val="005B7A1B"/>
    <w:rsid w:val="005C2B16"/>
    <w:rsid w:val="005D571B"/>
    <w:rsid w:val="005E0C4C"/>
    <w:rsid w:val="005E3C05"/>
    <w:rsid w:val="005E4686"/>
    <w:rsid w:val="005E5435"/>
    <w:rsid w:val="005F1220"/>
    <w:rsid w:val="005F5AE3"/>
    <w:rsid w:val="0061029C"/>
    <w:rsid w:val="00611483"/>
    <w:rsid w:val="006168E2"/>
    <w:rsid w:val="0062394B"/>
    <w:rsid w:val="0063392A"/>
    <w:rsid w:val="00643C9A"/>
    <w:rsid w:val="006577D4"/>
    <w:rsid w:val="00667056"/>
    <w:rsid w:val="00676CAE"/>
    <w:rsid w:val="00677F6B"/>
    <w:rsid w:val="00684A3C"/>
    <w:rsid w:val="00694738"/>
    <w:rsid w:val="006A1DA9"/>
    <w:rsid w:val="006A7C8D"/>
    <w:rsid w:val="006C4020"/>
    <w:rsid w:val="006C429A"/>
    <w:rsid w:val="006C72CF"/>
    <w:rsid w:val="006E2DB9"/>
    <w:rsid w:val="006E43B5"/>
    <w:rsid w:val="006F5A18"/>
    <w:rsid w:val="006F6307"/>
    <w:rsid w:val="006F6357"/>
    <w:rsid w:val="0070127F"/>
    <w:rsid w:val="00715D8A"/>
    <w:rsid w:val="00717EB6"/>
    <w:rsid w:val="007230CE"/>
    <w:rsid w:val="007279A9"/>
    <w:rsid w:val="00731659"/>
    <w:rsid w:val="007358F7"/>
    <w:rsid w:val="00737A9F"/>
    <w:rsid w:val="00750888"/>
    <w:rsid w:val="00755BE6"/>
    <w:rsid w:val="007629C4"/>
    <w:rsid w:val="00774EC0"/>
    <w:rsid w:val="007825A9"/>
    <w:rsid w:val="00784F94"/>
    <w:rsid w:val="00786586"/>
    <w:rsid w:val="0079197D"/>
    <w:rsid w:val="007920A4"/>
    <w:rsid w:val="007922BE"/>
    <w:rsid w:val="007B02BF"/>
    <w:rsid w:val="007B0D2E"/>
    <w:rsid w:val="007B3CA1"/>
    <w:rsid w:val="007B6D3C"/>
    <w:rsid w:val="007B7914"/>
    <w:rsid w:val="007C2BF5"/>
    <w:rsid w:val="007C41DD"/>
    <w:rsid w:val="007C6A9B"/>
    <w:rsid w:val="007D1183"/>
    <w:rsid w:val="007D33AF"/>
    <w:rsid w:val="007E4100"/>
    <w:rsid w:val="00803DC5"/>
    <w:rsid w:val="0080445D"/>
    <w:rsid w:val="00814CB0"/>
    <w:rsid w:val="00814DB8"/>
    <w:rsid w:val="008174E1"/>
    <w:rsid w:val="00822362"/>
    <w:rsid w:val="00852515"/>
    <w:rsid w:val="00864C54"/>
    <w:rsid w:val="00886627"/>
    <w:rsid w:val="00886FA8"/>
    <w:rsid w:val="008960AA"/>
    <w:rsid w:val="008A1DFB"/>
    <w:rsid w:val="008B1275"/>
    <w:rsid w:val="008B32D3"/>
    <w:rsid w:val="008B6BC5"/>
    <w:rsid w:val="008C3B35"/>
    <w:rsid w:val="008C53E3"/>
    <w:rsid w:val="008D6ED3"/>
    <w:rsid w:val="008D6FA5"/>
    <w:rsid w:val="008E236F"/>
    <w:rsid w:val="009008AB"/>
    <w:rsid w:val="009010BA"/>
    <w:rsid w:val="0090136C"/>
    <w:rsid w:val="009075C4"/>
    <w:rsid w:val="00907C29"/>
    <w:rsid w:val="009139DF"/>
    <w:rsid w:val="009148C9"/>
    <w:rsid w:val="009153C6"/>
    <w:rsid w:val="00922932"/>
    <w:rsid w:val="00926D78"/>
    <w:rsid w:val="00930139"/>
    <w:rsid w:val="00932682"/>
    <w:rsid w:val="009357CE"/>
    <w:rsid w:val="00936CC7"/>
    <w:rsid w:val="00940AAC"/>
    <w:rsid w:val="00957B38"/>
    <w:rsid w:val="00960CF2"/>
    <w:rsid w:val="00961A9A"/>
    <w:rsid w:val="00971E8B"/>
    <w:rsid w:val="00973CB8"/>
    <w:rsid w:val="00973FBD"/>
    <w:rsid w:val="009740C6"/>
    <w:rsid w:val="009747D5"/>
    <w:rsid w:val="00975405"/>
    <w:rsid w:val="00987CDC"/>
    <w:rsid w:val="00991411"/>
    <w:rsid w:val="00994F70"/>
    <w:rsid w:val="009963B7"/>
    <w:rsid w:val="009A7BC2"/>
    <w:rsid w:val="009B2B94"/>
    <w:rsid w:val="009B5492"/>
    <w:rsid w:val="009D06E1"/>
    <w:rsid w:val="009D5708"/>
    <w:rsid w:val="009E2AE2"/>
    <w:rsid w:val="009E46C9"/>
    <w:rsid w:val="009E60B9"/>
    <w:rsid w:val="00A0011C"/>
    <w:rsid w:val="00A07247"/>
    <w:rsid w:val="00A10F65"/>
    <w:rsid w:val="00A17E6A"/>
    <w:rsid w:val="00A30439"/>
    <w:rsid w:val="00A355ED"/>
    <w:rsid w:val="00A3674C"/>
    <w:rsid w:val="00A52F1C"/>
    <w:rsid w:val="00A536A2"/>
    <w:rsid w:val="00A5412D"/>
    <w:rsid w:val="00A5576E"/>
    <w:rsid w:val="00A56C6F"/>
    <w:rsid w:val="00A57815"/>
    <w:rsid w:val="00A6059E"/>
    <w:rsid w:val="00A6692B"/>
    <w:rsid w:val="00A96E63"/>
    <w:rsid w:val="00AA1501"/>
    <w:rsid w:val="00AA3156"/>
    <w:rsid w:val="00AB67E8"/>
    <w:rsid w:val="00AC5C22"/>
    <w:rsid w:val="00AD0697"/>
    <w:rsid w:val="00AD1194"/>
    <w:rsid w:val="00AD4188"/>
    <w:rsid w:val="00AE59B9"/>
    <w:rsid w:val="00AE703E"/>
    <w:rsid w:val="00AF0D89"/>
    <w:rsid w:val="00AF3A00"/>
    <w:rsid w:val="00AF537F"/>
    <w:rsid w:val="00B020E7"/>
    <w:rsid w:val="00B04590"/>
    <w:rsid w:val="00B10665"/>
    <w:rsid w:val="00B11341"/>
    <w:rsid w:val="00B1488B"/>
    <w:rsid w:val="00B2288E"/>
    <w:rsid w:val="00B340B6"/>
    <w:rsid w:val="00B45A8C"/>
    <w:rsid w:val="00B54C53"/>
    <w:rsid w:val="00B56DD1"/>
    <w:rsid w:val="00B56FCD"/>
    <w:rsid w:val="00B57E34"/>
    <w:rsid w:val="00B6146E"/>
    <w:rsid w:val="00B61D4C"/>
    <w:rsid w:val="00B712A0"/>
    <w:rsid w:val="00B97F7D"/>
    <w:rsid w:val="00BA0DD2"/>
    <w:rsid w:val="00BA2747"/>
    <w:rsid w:val="00BB5AFA"/>
    <w:rsid w:val="00BC4057"/>
    <w:rsid w:val="00BE118B"/>
    <w:rsid w:val="00BF6B68"/>
    <w:rsid w:val="00BF6F61"/>
    <w:rsid w:val="00BF79F7"/>
    <w:rsid w:val="00C07B24"/>
    <w:rsid w:val="00C11AA0"/>
    <w:rsid w:val="00C15386"/>
    <w:rsid w:val="00C259CB"/>
    <w:rsid w:val="00C3317C"/>
    <w:rsid w:val="00C33E28"/>
    <w:rsid w:val="00C34F54"/>
    <w:rsid w:val="00C43C7A"/>
    <w:rsid w:val="00C51893"/>
    <w:rsid w:val="00C7731B"/>
    <w:rsid w:val="00C77864"/>
    <w:rsid w:val="00C818A2"/>
    <w:rsid w:val="00C857ED"/>
    <w:rsid w:val="00C868A0"/>
    <w:rsid w:val="00C90568"/>
    <w:rsid w:val="00C96192"/>
    <w:rsid w:val="00CA3BBC"/>
    <w:rsid w:val="00CB1FE9"/>
    <w:rsid w:val="00CB2037"/>
    <w:rsid w:val="00CB31C2"/>
    <w:rsid w:val="00CB7181"/>
    <w:rsid w:val="00CC6E32"/>
    <w:rsid w:val="00CC6EDA"/>
    <w:rsid w:val="00CD0F20"/>
    <w:rsid w:val="00CD5D7A"/>
    <w:rsid w:val="00CD6E55"/>
    <w:rsid w:val="00CD77A8"/>
    <w:rsid w:val="00CF1F50"/>
    <w:rsid w:val="00CF5457"/>
    <w:rsid w:val="00D01D99"/>
    <w:rsid w:val="00D06BDB"/>
    <w:rsid w:val="00D1033F"/>
    <w:rsid w:val="00D11F8E"/>
    <w:rsid w:val="00D24517"/>
    <w:rsid w:val="00D2657D"/>
    <w:rsid w:val="00D36428"/>
    <w:rsid w:val="00D4559A"/>
    <w:rsid w:val="00D458BC"/>
    <w:rsid w:val="00D4679D"/>
    <w:rsid w:val="00D66CBA"/>
    <w:rsid w:val="00D67413"/>
    <w:rsid w:val="00D71339"/>
    <w:rsid w:val="00D778F4"/>
    <w:rsid w:val="00D828CD"/>
    <w:rsid w:val="00D90AB0"/>
    <w:rsid w:val="00D913BA"/>
    <w:rsid w:val="00DA6D7D"/>
    <w:rsid w:val="00DB13A8"/>
    <w:rsid w:val="00DC00F3"/>
    <w:rsid w:val="00DC247B"/>
    <w:rsid w:val="00DC3EA5"/>
    <w:rsid w:val="00DE69A1"/>
    <w:rsid w:val="00DF7FEA"/>
    <w:rsid w:val="00E04532"/>
    <w:rsid w:val="00E07C4C"/>
    <w:rsid w:val="00E10A01"/>
    <w:rsid w:val="00E411CE"/>
    <w:rsid w:val="00E43287"/>
    <w:rsid w:val="00E532C3"/>
    <w:rsid w:val="00E54F3D"/>
    <w:rsid w:val="00E63979"/>
    <w:rsid w:val="00E72743"/>
    <w:rsid w:val="00E80E3F"/>
    <w:rsid w:val="00E95BDE"/>
    <w:rsid w:val="00E97359"/>
    <w:rsid w:val="00EA50A7"/>
    <w:rsid w:val="00EB231A"/>
    <w:rsid w:val="00EC02EB"/>
    <w:rsid w:val="00ED6CFE"/>
    <w:rsid w:val="00EE2613"/>
    <w:rsid w:val="00EE7F65"/>
    <w:rsid w:val="00F05252"/>
    <w:rsid w:val="00F05A2C"/>
    <w:rsid w:val="00F134F0"/>
    <w:rsid w:val="00F162DE"/>
    <w:rsid w:val="00F52963"/>
    <w:rsid w:val="00F6391F"/>
    <w:rsid w:val="00F72721"/>
    <w:rsid w:val="00F8468D"/>
    <w:rsid w:val="00F95E60"/>
    <w:rsid w:val="00FB58DF"/>
    <w:rsid w:val="00FB6E39"/>
    <w:rsid w:val="00FD496F"/>
    <w:rsid w:val="00FE2B9B"/>
    <w:rsid w:val="00FE39D6"/>
    <w:rsid w:val="00FE41AD"/>
    <w:rsid w:val="00FE585C"/>
    <w:rsid w:val="00FF3572"/>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4509B4"/>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ListParagraph">
    <w:name w:val="List Paragraph"/>
    <w:basedOn w:val="Normal"/>
    <w:uiPriority w:val="34"/>
    <w:qFormat/>
    <w:rsid w:val="00E07C4C"/>
    <w:pPr>
      <w:ind w:left="720"/>
      <w:contextualSpacing/>
    </w:pPr>
  </w:style>
  <w:style w:type="paragraph" w:customStyle="1" w:styleId="EndNoteBibliographyTitle">
    <w:name w:val="EndNote Bibliography Title"/>
    <w:basedOn w:val="Normal"/>
    <w:link w:val="EndNoteBibliographyTitleChar"/>
    <w:rsid w:val="007B02BF"/>
    <w:pPr>
      <w:jc w:val="center"/>
    </w:pPr>
    <w:rPr>
      <w:noProof/>
      <w:sz w:val="20"/>
    </w:rPr>
  </w:style>
  <w:style w:type="character" w:customStyle="1" w:styleId="ParagraphChar">
    <w:name w:val="Paragraph Char"/>
    <w:basedOn w:val="DefaultParagraphFont"/>
    <w:link w:val="Paragraph"/>
    <w:rsid w:val="007B02BF"/>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7B02BF"/>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7B02BF"/>
    <w:pPr>
      <w:jc w:val="both"/>
    </w:pPr>
    <w:rPr>
      <w:noProof/>
      <w:sz w:val="20"/>
    </w:rPr>
  </w:style>
  <w:style w:type="character" w:customStyle="1" w:styleId="EndNoteBibliographyChar">
    <w:name w:val="EndNote Bibliography Char"/>
    <w:basedOn w:val="ParagraphChar"/>
    <w:link w:val="EndNoteBibliography"/>
    <w:rsid w:val="007B02BF"/>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742037">
      <w:bodyDiv w:val="1"/>
      <w:marLeft w:val="0"/>
      <w:marRight w:val="0"/>
      <w:marTop w:val="0"/>
      <w:marBottom w:val="0"/>
      <w:divBdr>
        <w:top w:val="none" w:sz="0" w:space="0" w:color="auto"/>
        <w:left w:val="none" w:sz="0" w:space="0" w:color="auto"/>
        <w:bottom w:val="none" w:sz="0" w:space="0" w:color="auto"/>
        <w:right w:val="none" w:sz="0" w:space="0" w:color="auto"/>
      </w:divBdr>
    </w:div>
    <w:div w:id="799349267">
      <w:bodyDiv w:val="1"/>
      <w:marLeft w:val="0"/>
      <w:marRight w:val="0"/>
      <w:marTop w:val="0"/>
      <w:marBottom w:val="0"/>
      <w:divBdr>
        <w:top w:val="none" w:sz="0" w:space="0" w:color="auto"/>
        <w:left w:val="none" w:sz="0" w:space="0" w:color="auto"/>
        <w:bottom w:val="none" w:sz="0" w:space="0" w:color="auto"/>
        <w:right w:val="none" w:sz="0" w:space="0" w:color="auto"/>
      </w:divBdr>
    </w:div>
    <w:div w:id="802309274">
      <w:bodyDiv w:val="1"/>
      <w:marLeft w:val="0"/>
      <w:marRight w:val="0"/>
      <w:marTop w:val="0"/>
      <w:marBottom w:val="0"/>
      <w:divBdr>
        <w:top w:val="none" w:sz="0" w:space="0" w:color="auto"/>
        <w:left w:val="none" w:sz="0" w:space="0" w:color="auto"/>
        <w:bottom w:val="none" w:sz="0" w:space="0" w:color="auto"/>
        <w:right w:val="none" w:sz="0" w:space="0" w:color="auto"/>
      </w:divBdr>
    </w:div>
    <w:div w:id="837306628">
      <w:bodyDiv w:val="1"/>
      <w:marLeft w:val="0"/>
      <w:marRight w:val="0"/>
      <w:marTop w:val="0"/>
      <w:marBottom w:val="0"/>
      <w:divBdr>
        <w:top w:val="none" w:sz="0" w:space="0" w:color="auto"/>
        <w:left w:val="none" w:sz="0" w:space="0" w:color="auto"/>
        <w:bottom w:val="none" w:sz="0" w:space="0" w:color="auto"/>
        <w:right w:val="none" w:sz="0" w:space="0" w:color="auto"/>
      </w:divBdr>
    </w:div>
    <w:div w:id="911548192">
      <w:bodyDiv w:val="1"/>
      <w:marLeft w:val="0"/>
      <w:marRight w:val="0"/>
      <w:marTop w:val="0"/>
      <w:marBottom w:val="0"/>
      <w:divBdr>
        <w:top w:val="none" w:sz="0" w:space="0" w:color="auto"/>
        <w:left w:val="none" w:sz="0" w:space="0" w:color="auto"/>
        <w:bottom w:val="none" w:sz="0" w:space="0" w:color="auto"/>
        <w:right w:val="none" w:sz="0" w:space="0" w:color="auto"/>
      </w:divBdr>
    </w:div>
    <w:div w:id="1915165079">
      <w:bodyDiv w:val="1"/>
      <w:marLeft w:val="0"/>
      <w:marRight w:val="0"/>
      <w:marTop w:val="0"/>
      <w:marBottom w:val="0"/>
      <w:divBdr>
        <w:top w:val="none" w:sz="0" w:space="0" w:color="auto"/>
        <w:left w:val="none" w:sz="0" w:space="0" w:color="auto"/>
        <w:bottom w:val="none" w:sz="0" w:space="0" w:color="auto"/>
        <w:right w:val="none" w:sz="0" w:space="0" w:color="auto"/>
      </w:divBdr>
    </w:div>
    <w:div w:id="2094667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2.pn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image" Target="media/image1.png"/><Relationship Id="rId12" Type="http://schemas.microsoft.com/office/2007/relationships/diagramDrawing" Target="diagrams/drawing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hyperlink" Target="mailto:rizkisetiadi@mail.unnes.ac.id" TargetMode="Externa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diagramQuickStyle" Target="diagrams/quickStyle1.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3.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Public\Downloads\DATA%20KENAIKAN%20SUHU%20HEATE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F$34</c:f>
              <c:strCache>
                <c:ptCount val="1"/>
                <c:pt idx="0">
                  <c:v>Temperatur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E$35:$E$4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1!$F$35:$F$45</c:f>
              <c:numCache>
                <c:formatCode>General</c:formatCode>
                <c:ptCount val="11"/>
                <c:pt idx="0">
                  <c:v>28.3</c:v>
                </c:pt>
                <c:pt idx="1">
                  <c:v>35.5</c:v>
                </c:pt>
                <c:pt idx="2">
                  <c:v>50</c:v>
                </c:pt>
                <c:pt idx="3">
                  <c:v>69</c:v>
                </c:pt>
                <c:pt idx="4">
                  <c:v>71.400000000000006</c:v>
                </c:pt>
                <c:pt idx="5">
                  <c:v>71.400000000000006</c:v>
                </c:pt>
                <c:pt idx="6">
                  <c:v>72.099999999999994</c:v>
                </c:pt>
                <c:pt idx="7">
                  <c:v>66.5</c:v>
                </c:pt>
                <c:pt idx="8">
                  <c:v>68.2</c:v>
                </c:pt>
                <c:pt idx="9">
                  <c:v>71.900000000000006</c:v>
                </c:pt>
                <c:pt idx="10">
                  <c:v>68.3</c:v>
                </c:pt>
              </c:numCache>
            </c:numRef>
          </c:yVal>
          <c:smooth val="0"/>
          <c:extLst>
            <c:ext xmlns:c16="http://schemas.microsoft.com/office/drawing/2014/chart" uri="{C3380CC4-5D6E-409C-BE32-E72D297353CC}">
              <c16:uniqueId val="{00000000-4C94-43F8-B8CE-9E8CB90F13C5}"/>
            </c:ext>
          </c:extLst>
        </c:ser>
        <c:dLbls>
          <c:showLegendKey val="0"/>
          <c:showVal val="0"/>
          <c:showCatName val="0"/>
          <c:showSerName val="0"/>
          <c:showPercent val="0"/>
          <c:showBubbleSize val="0"/>
        </c:dLbls>
        <c:axId val="1568386752"/>
        <c:axId val="1568388192"/>
      </c:scatterChart>
      <c:valAx>
        <c:axId val="1568386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time (minu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8388192"/>
        <c:crosses val="autoZero"/>
        <c:crossBetween val="midCat"/>
      </c:valAx>
      <c:valAx>
        <c:axId val="1568388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Temperature</a:t>
                </a:r>
                <a:r>
                  <a:rPr lang="en-ID" baseline="0"/>
                  <a:t> (Celcius)</a:t>
                </a:r>
                <a:endParaRPr lang="en-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83867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F$2</c:f>
              <c:strCache>
                <c:ptCount val="1"/>
                <c:pt idx="0">
                  <c:v>Reactor</c:v>
                </c:pt>
              </c:strCache>
            </c:strRef>
          </c:tx>
          <c:spPr>
            <a:ln w="28575" cap="rnd">
              <a:solidFill>
                <a:schemeClr val="accent1"/>
              </a:solidFill>
              <a:round/>
            </a:ln>
            <a:effectLst/>
          </c:spPr>
          <c:marker>
            <c:symbol val="none"/>
          </c:marker>
          <c:cat>
            <c:numRef>
              <c:f>Sheet1!$E$3:$E$25</c:f>
              <c:numCache>
                <c:formatCode>General</c:formatCode>
                <c:ptCount val="2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numCache>
            </c:numRef>
          </c:cat>
          <c:val>
            <c:numRef>
              <c:f>Sheet1!$F$3:$F$25</c:f>
              <c:numCache>
                <c:formatCode>0.000</c:formatCode>
                <c:ptCount val="23"/>
                <c:pt idx="0">
                  <c:v>28.937000000000001</c:v>
                </c:pt>
                <c:pt idx="1">
                  <c:v>28.937000000000001</c:v>
                </c:pt>
                <c:pt idx="2" formatCode="General">
                  <c:v>29.62</c:v>
                </c:pt>
                <c:pt idx="3">
                  <c:v>32.811999999999998</c:v>
                </c:pt>
                <c:pt idx="4">
                  <c:v>38.5</c:v>
                </c:pt>
                <c:pt idx="5">
                  <c:v>43.75</c:v>
                </c:pt>
                <c:pt idx="6">
                  <c:v>46.311999999999998</c:v>
                </c:pt>
                <c:pt idx="7">
                  <c:v>46.311999999999998</c:v>
                </c:pt>
                <c:pt idx="8">
                  <c:v>47.625</c:v>
                </c:pt>
                <c:pt idx="9">
                  <c:v>48.375</c:v>
                </c:pt>
                <c:pt idx="10">
                  <c:v>49.875</c:v>
                </c:pt>
                <c:pt idx="11">
                  <c:v>52.375</c:v>
                </c:pt>
                <c:pt idx="12">
                  <c:v>53.5</c:v>
                </c:pt>
                <c:pt idx="13">
                  <c:v>55</c:v>
                </c:pt>
                <c:pt idx="14">
                  <c:v>58.311999999999998</c:v>
                </c:pt>
                <c:pt idx="15">
                  <c:v>60.436999999999998</c:v>
                </c:pt>
                <c:pt idx="16">
                  <c:v>61.561999999999998</c:v>
                </c:pt>
                <c:pt idx="17">
                  <c:v>62.311999999999998</c:v>
                </c:pt>
                <c:pt idx="18">
                  <c:v>64.75</c:v>
                </c:pt>
                <c:pt idx="19">
                  <c:v>66.686999999999998</c:v>
                </c:pt>
                <c:pt idx="20">
                  <c:v>68.25</c:v>
                </c:pt>
                <c:pt idx="21">
                  <c:v>71.25</c:v>
                </c:pt>
                <c:pt idx="22">
                  <c:v>73.75</c:v>
                </c:pt>
              </c:numCache>
            </c:numRef>
          </c:val>
          <c:smooth val="0"/>
          <c:extLst>
            <c:ext xmlns:c16="http://schemas.microsoft.com/office/drawing/2014/chart" uri="{C3380CC4-5D6E-409C-BE32-E72D297353CC}">
              <c16:uniqueId val="{00000000-7C36-41A0-919F-3380604EBE94}"/>
            </c:ext>
          </c:extLst>
        </c:ser>
        <c:ser>
          <c:idx val="1"/>
          <c:order val="1"/>
          <c:tx>
            <c:strRef>
              <c:f>Sheet1!$G$2</c:f>
              <c:strCache>
                <c:ptCount val="1"/>
                <c:pt idx="0">
                  <c:v>Heater</c:v>
                </c:pt>
              </c:strCache>
            </c:strRef>
          </c:tx>
          <c:spPr>
            <a:ln w="28575" cap="rnd">
              <a:solidFill>
                <a:schemeClr val="accent2"/>
              </a:solidFill>
              <a:round/>
            </a:ln>
            <a:effectLst/>
          </c:spPr>
          <c:marker>
            <c:symbol val="none"/>
          </c:marker>
          <c:cat>
            <c:numRef>
              <c:f>Sheet1!$E$3:$E$25</c:f>
              <c:numCache>
                <c:formatCode>General</c:formatCode>
                <c:ptCount val="2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numCache>
            </c:numRef>
          </c:cat>
          <c:val>
            <c:numRef>
              <c:f>Sheet1!$G$3:$G$25</c:f>
              <c:numCache>
                <c:formatCode>General</c:formatCode>
                <c:ptCount val="23"/>
                <c:pt idx="0">
                  <c:v>28.3</c:v>
                </c:pt>
                <c:pt idx="1">
                  <c:v>35.5</c:v>
                </c:pt>
                <c:pt idx="2">
                  <c:v>50</c:v>
                </c:pt>
                <c:pt idx="3">
                  <c:v>69</c:v>
                </c:pt>
                <c:pt idx="4">
                  <c:v>71.400000000000006</c:v>
                </c:pt>
                <c:pt idx="5">
                  <c:v>71.400000000000006</c:v>
                </c:pt>
                <c:pt idx="6">
                  <c:v>72.099999999999994</c:v>
                </c:pt>
                <c:pt idx="7">
                  <c:v>66.5</c:v>
                </c:pt>
                <c:pt idx="8">
                  <c:v>68.2</c:v>
                </c:pt>
                <c:pt idx="9">
                  <c:v>71.900000000000006</c:v>
                </c:pt>
                <c:pt idx="10">
                  <c:v>68.3</c:v>
                </c:pt>
                <c:pt idx="11">
                  <c:v>71.900000000000006</c:v>
                </c:pt>
                <c:pt idx="12">
                  <c:v>68.3</c:v>
                </c:pt>
                <c:pt idx="13">
                  <c:v>71.900000000000006</c:v>
                </c:pt>
                <c:pt idx="14">
                  <c:v>68.3</c:v>
                </c:pt>
                <c:pt idx="15">
                  <c:v>71.900000000000006</c:v>
                </c:pt>
                <c:pt idx="16">
                  <c:v>68.3</c:v>
                </c:pt>
                <c:pt idx="17">
                  <c:v>71.900000000000006</c:v>
                </c:pt>
                <c:pt idx="18">
                  <c:v>68.3</c:v>
                </c:pt>
                <c:pt idx="19">
                  <c:v>71.900000000000006</c:v>
                </c:pt>
                <c:pt idx="20">
                  <c:v>68.3</c:v>
                </c:pt>
                <c:pt idx="21">
                  <c:v>71.900000000000006</c:v>
                </c:pt>
                <c:pt idx="22">
                  <c:v>68.3</c:v>
                </c:pt>
              </c:numCache>
            </c:numRef>
          </c:val>
          <c:smooth val="0"/>
          <c:extLst>
            <c:ext xmlns:c16="http://schemas.microsoft.com/office/drawing/2014/chart" uri="{C3380CC4-5D6E-409C-BE32-E72D297353CC}">
              <c16:uniqueId val="{00000001-7C36-41A0-919F-3380604EBE94}"/>
            </c:ext>
          </c:extLst>
        </c:ser>
        <c:dLbls>
          <c:showLegendKey val="0"/>
          <c:showVal val="0"/>
          <c:showCatName val="0"/>
          <c:showSerName val="0"/>
          <c:showPercent val="0"/>
          <c:showBubbleSize val="0"/>
        </c:dLbls>
        <c:smooth val="0"/>
        <c:axId val="310285056"/>
        <c:axId val="310283136"/>
      </c:lineChart>
      <c:catAx>
        <c:axId val="310285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Time (Minu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0283136"/>
        <c:crosses val="autoZero"/>
        <c:auto val="1"/>
        <c:lblAlgn val="ctr"/>
        <c:lblOffset val="100"/>
        <c:noMultiLvlLbl val="0"/>
      </c:catAx>
      <c:valAx>
        <c:axId val="310283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Temperature</a:t>
                </a:r>
                <a:r>
                  <a:rPr lang="en-ID" baseline="0"/>
                  <a:t> (Celcius)</a:t>
                </a:r>
                <a:endParaRPr lang="en-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028505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66B6778-24BD-44DF-88D1-187C5F653CE5}" type="doc">
      <dgm:prSet loTypeId="urn:microsoft.com/office/officeart/2005/8/layout/chevronAccent+Icon" loCatId="process" qsTypeId="urn:microsoft.com/office/officeart/2005/8/quickstyle/simple1" qsCatId="simple" csTypeId="urn:microsoft.com/office/officeart/2005/8/colors/colorful3" csCatId="colorful" phldr="1"/>
      <dgm:spPr/>
    </dgm:pt>
    <dgm:pt modelId="{E550829C-A5AD-4A0A-9E5D-2773932BB28C}">
      <dgm:prSet phldrT="[Text]"/>
      <dgm:spPr/>
      <dgm:t>
        <a:bodyPr/>
        <a:lstStyle/>
        <a:p>
          <a:r>
            <a:rPr lang="en-ID"/>
            <a:t>Start</a:t>
          </a:r>
        </a:p>
      </dgm:t>
    </dgm:pt>
    <dgm:pt modelId="{BBD3FA3F-E50A-425C-8F71-03BD86D8B547}" type="parTrans" cxnId="{D19562FE-BA96-46DB-B40E-00913418397B}">
      <dgm:prSet/>
      <dgm:spPr/>
      <dgm:t>
        <a:bodyPr/>
        <a:lstStyle/>
        <a:p>
          <a:endParaRPr lang="en-ID"/>
        </a:p>
      </dgm:t>
    </dgm:pt>
    <dgm:pt modelId="{411A7088-8F20-4F82-BC23-E5F2F92A58F5}" type="sibTrans" cxnId="{D19562FE-BA96-46DB-B40E-00913418397B}">
      <dgm:prSet/>
      <dgm:spPr/>
      <dgm:t>
        <a:bodyPr/>
        <a:lstStyle/>
        <a:p>
          <a:endParaRPr lang="en-ID"/>
        </a:p>
      </dgm:t>
    </dgm:pt>
    <dgm:pt modelId="{B6544091-01A0-4AED-9C03-C033DCB1EFD9}">
      <dgm:prSet phldrT="[Text]"/>
      <dgm:spPr/>
      <dgm:t>
        <a:bodyPr/>
        <a:lstStyle/>
        <a:p>
          <a:r>
            <a:rPr lang="en-ID" b="1"/>
            <a:t>Development</a:t>
          </a:r>
        </a:p>
      </dgm:t>
    </dgm:pt>
    <dgm:pt modelId="{01C5D837-0E1B-4489-A426-B61D5ED49324}" type="parTrans" cxnId="{84DFBEF0-79BA-4F0E-AFBF-6FDE71C3CCA7}">
      <dgm:prSet/>
      <dgm:spPr/>
      <dgm:t>
        <a:bodyPr/>
        <a:lstStyle/>
        <a:p>
          <a:endParaRPr lang="en-ID"/>
        </a:p>
      </dgm:t>
    </dgm:pt>
    <dgm:pt modelId="{2F09F35E-4595-4BA0-8E7A-1305136BBF1A}" type="sibTrans" cxnId="{84DFBEF0-79BA-4F0E-AFBF-6FDE71C3CCA7}">
      <dgm:prSet/>
      <dgm:spPr/>
      <dgm:t>
        <a:bodyPr/>
        <a:lstStyle/>
        <a:p>
          <a:endParaRPr lang="en-ID"/>
        </a:p>
      </dgm:t>
    </dgm:pt>
    <dgm:pt modelId="{EC35C2AC-4112-434F-9B23-E5DDCD4B199E}">
      <dgm:prSet phldrT="[Text]"/>
      <dgm:spPr/>
      <dgm:t>
        <a:bodyPr/>
        <a:lstStyle/>
        <a:p>
          <a:r>
            <a:rPr lang="en-ID"/>
            <a:t>End</a:t>
          </a:r>
        </a:p>
      </dgm:t>
    </dgm:pt>
    <dgm:pt modelId="{35BA2B64-ECC2-4AD9-9912-D90699C90178}" type="parTrans" cxnId="{B4E849C7-5112-4CA6-A172-55169DD058CF}">
      <dgm:prSet/>
      <dgm:spPr/>
      <dgm:t>
        <a:bodyPr/>
        <a:lstStyle/>
        <a:p>
          <a:endParaRPr lang="en-ID"/>
        </a:p>
      </dgm:t>
    </dgm:pt>
    <dgm:pt modelId="{D4510A6A-6258-4F4D-8F90-43B9D33E6070}" type="sibTrans" cxnId="{B4E849C7-5112-4CA6-A172-55169DD058CF}">
      <dgm:prSet/>
      <dgm:spPr/>
      <dgm:t>
        <a:bodyPr/>
        <a:lstStyle/>
        <a:p>
          <a:endParaRPr lang="en-ID"/>
        </a:p>
      </dgm:t>
    </dgm:pt>
    <dgm:pt modelId="{9FBA8A1F-8759-4AF1-937E-581CCAD25DE0}">
      <dgm:prSet/>
      <dgm:spPr/>
      <dgm:t>
        <a:bodyPr/>
        <a:lstStyle/>
        <a:p>
          <a:r>
            <a:rPr lang="en-ID" b="1"/>
            <a:t>Define</a:t>
          </a:r>
        </a:p>
      </dgm:t>
    </dgm:pt>
    <dgm:pt modelId="{3978802B-2DBD-4BB5-AA2F-3956D6FDEEDA}" type="parTrans" cxnId="{67FF3363-DAB0-40BB-A007-F1AA74EA4C6F}">
      <dgm:prSet/>
      <dgm:spPr/>
      <dgm:t>
        <a:bodyPr/>
        <a:lstStyle/>
        <a:p>
          <a:endParaRPr lang="en-ID"/>
        </a:p>
      </dgm:t>
    </dgm:pt>
    <dgm:pt modelId="{86DF773F-847A-4204-8284-9E96FC19104B}" type="sibTrans" cxnId="{67FF3363-DAB0-40BB-A007-F1AA74EA4C6F}">
      <dgm:prSet/>
      <dgm:spPr/>
      <dgm:t>
        <a:bodyPr/>
        <a:lstStyle/>
        <a:p>
          <a:endParaRPr lang="en-ID"/>
        </a:p>
      </dgm:t>
    </dgm:pt>
    <dgm:pt modelId="{81FC602C-F419-4DDC-B69D-C1D6C9A2C549}">
      <dgm:prSet/>
      <dgm:spPr/>
      <dgm:t>
        <a:bodyPr/>
        <a:lstStyle/>
        <a:p>
          <a:r>
            <a:rPr lang="en-ID" b="1"/>
            <a:t>Design</a:t>
          </a:r>
        </a:p>
      </dgm:t>
    </dgm:pt>
    <dgm:pt modelId="{8BF43E04-EDCD-4871-9262-0F1B36E3B909}" type="parTrans" cxnId="{B8679473-83AC-4C1B-87E0-6A1AE9AA15D2}">
      <dgm:prSet/>
      <dgm:spPr/>
      <dgm:t>
        <a:bodyPr/>
        <a:lstStyle/>
        <a:p>
          <a:endParaRPr lang="en-ID"/>
        </a:p>
      </dgm:t>
    </dgm:pt>
    <dgm:pt modelId="{0250FCB1-36E8-4FD5-A58A-E585B303E42E}" type="sibTrans" cxnId="{B8679473-83AC-4C1B-87E0-6A1AE9AA15D2}">
      <dgm:prSet/>
      <dgm:spPr/>
      <dgm:t>
        <a:bodyPr/>
        <a:lstStyle/>
        <a:p>
          <a:endParaRPr lang="en-ID"/>
        </a:p>
      </dgm:t>
    </dgm:pt>
    <dgm:pt modelId="{44600977-A86F-4208-B1D6-660C3FE91F0A}" type="pres">
      <dgm:prSet presAssocID="{266B6778-24BD-44DF-88D1-187C5F653CE5}" presName="Name0" presStyleCnt="0">
        <dgm:presLayoutVars>
          <dgm:dir/>
          <dgm:resizeHandles val="exact"/>
        </dgm:presLayoutVars>
      </dgm:prSet>
      <dgm:spPr/>
    </dgm:pt>
    <dgm:pt modelId="{07311B8F-D048-4716-B872-B7A932E2B0AE}" type="pres">
      <dgm:prSet presAssocID="{E550829C-A5AD-4A0A-9E5D-2773932BB28C}" presName="composite" presStyleCnt="0"/>
      <dgm:spPr/>
    </dgm:pt>
    <dgm:pt modelId="{C146C255-BF42-4D3C-A2E1-DBAD834EA9DA}" type="pres">
      <dgm:prSet presAssocID="{E550829C-A5AD-4A0A-9E5D-2773932BB28C}" presName="bgChev" presStyleLbl="node1" presStyleIdx="0" presStyleCnt="5"/>
      <dgm:spPr/>
    </dgm:pt>
    <dgm:pt modelId="{11BE13C3-67BB-4A3F-B4E7-6267E06C54A1}" type="pres">
      <dgm:prSet presAssocID="{E550829C-A5AD-4A0A-9E5D-2773932BB28C}" presName="txNode" presStyleLbl="fgAcc1" presStyleIdx="0" presStyleCnt="5">
        <dgm:presLayoutVars>
          <dgm:bulletEnabled val="1"/>
        </dgm:presLayoutVars>
      </dgm:prSet>
      <dgm:spPr/>
    </dgm:pt>
    <dgm:pt modelId="{0BE25CD2-8DDF-4351-9D33-B3BE5D7CE1A2}" type="pres">
      <dgm:prSet presAssocID="{411A7088-8F20-4F82-BC23-E5F2F92A58F5}" presName="compositeSpace" presStyleCnt="0"/>
      <dgm:spPr/>
    </dgm:pt>
    <dgm:pt modelId="{E369708B-868A-4C61-B193-9CA1183874A9}" type="pres">
      <dgm:prSet presAssocID="{9FBA8A1F-8759-4AF1-937E-581CCAD25DE0}" presName="composite" presStyleCnt="0"/>
      <dgm:spPr/>
    </dgm:pt>
    <dgm:pt modelId="{EE1ABCA5-3A52-4F38-B27E-F6DE3DA65420}" type="pres">
      <dgm:prSet presAssocID="{9FBA8A1F-8759-4AF1-937E-581CCAD25DE0}" presName="bgChev" presStyleLbl="node1" presStyleIdx="1" presStyleCnt="5"/>
      <dgm:spPr/>
    </dgm:pt>
    <dgm:pt modelId="{AFE37AAD-4D21-47C6-8938-1C3B648AF81C}" type="pres">
      <dgm:prSet presAssocID="{9FBA8A1F-8759-4AF1-937E-581CCAD25DE0}" presName="txNode" presStyleLbl="fgAcc1" presStyleIdx="1" presStyleCnt="5">
        <dgm:presLayoutVars>
          <dgm:bulletEnabled val="1"/>
        </dgm:presLayoutVars>
      </dgm:prSet>
      <dgm:spPr/>
    </dgm:pt>
    <dgm:pt modelId="{A0D150F5-A576-4232-A167-C03D1F3C5307}" type="pres">
      <dgm:prSet presAssocID="{86DF773F-847A-4204-8284-9E96FC19104B}" presName="compositeSpace" presStyleCnt="0"/>
      <dgm:spPr/>
    </dgm:pt>
    <dgm:pt modelId="{22B4A1A9-38DF-42CB-B9E3-CB038571F240}" type="pres">
      <dgm:prSet presAssocID="{81FC602C-F419-4DDC-B69D-C1D6C9A2C549}" presName="composite" presStyleCnt="0"/>
      <dgm:spPr/>
    </dgm:pt>
    <dgm:pt modelId="{9355C4C6-9C7D-499F-9094-7CF2EBEF24DA}" type="pres">
      <dgm:prSet presAssocID="{81FC602C-F419-4DDC-B69D-C1D6C9A2C549}" presName="bgChev" presStyleLbl="node1" presStyleIdx="2" presStyleCnt="5"/>
      <dgm:spPr/>
    </dgm:pt>
    <dgm:pt modelId="{B8B6F292-03AE-4EFF-A882-6BA60FA369E7}" type="pres">
      <dgm:prSet presAssocID="{81FC602C-F419-4DDC-B69D-C1D6C9A2C549}" presName="txNode" presStyleLbl="fgAcc1" presStyleIdx="2" presStyleCnt="5">
        <dgm:presLayoutVars>
          <dgm:bulletEnabled val="1"/>
        </dgm:presLayoutVars>
      </dgm:prSet>
      <dgm:spPr/>
    </dgm:pt>
    <dgm:pt modelId="{3A2F4E6B-81E9-4EB4-A029-39C2BE5205D4}" type="pres">
      <dgm:prSet presAssocID="{0250FCB1-36E8-4FD5-A58A-E585B303E42E}" presName="compositeSpace" presStyleCnt="0"/>
      <dgm:spPr/>
    </dgm:pt>
    <dgm:pt modelId="{4081770D-C280-44D6-927D-C2EF9D0D703A}" type="pres">
      <dgm:prSet presAssocID="{B6544091-01A0-4AED-9C03-C033DCB1EFD9}" presName="composite" presStyleCnt="0"/>
      <dgm:spPr/>
    </dgm:pt>
    <dgm:pt modelId="{DF84E8A8-8279-4301-B822-089973965903}" type="pres">
      <dgm:prSet presAssocID="{B6544091-01A0-4AED-9C03-C033DCB1EFD9}" presName="bgChev" presStyleLbl="node1" presStyleIdx="3" presStyleCnt="5"/>
      <dgm:spPr/>
    </dgm:pt>
    <dgm:pt modelId="{4736DC5E-A3F4-49FD-9159-5F3FAB69DBF6}" type="pres">
      <dgm:prSet presAssocID="{B6544091-01A0-4AED-9C03-C033DCB1EFD9}" presName="txNode" presStyleLbl="fgAcc1" presStyleIdx="3" presStyleCnt="5">
        <dgm:presLayoutVars>
          <dgm:bulletEnabled val="1"/>
        </dgm:presLayoutVars>
      </dgm:prSet>
      <dgm:spPr/>
    </dgm:pt>
    <dgm:pt modelId="{A853B457-28BA-4FE7-AEAE-2E5B82418027}" type="pres">
      <dgm:prSet presAssocID="{2F09F35E-4595-4BA0-8E7A-1305136BBF1A}" presName="compositeSpace" presStyleCnt="0"/>
      <dgm:spPr/>
    </dgm:pt>
    <dgm:pt modelId="{808BAE7B-3832-4A97-981A-3865D9CB0238}" type="pres">
      <dgm:prSet presAssocID="{EC35C2AC-4112-434F-9B23-E5DDCD4B199E}" presName="composite" presStyleCnt="0"/>
      <dgm:spPr/>
    </dgm:pt>
    <dgm:pt modelId="{A32960CE-935C-4A8B-871D-BA1331447121}" type="pres">
      <dgm:prSet presAssocID="{EC35C2AC-4112-434F-9B23-E5DDCD4B199E}" presName="bgChev" presStyleLbl="node1" presStyleIdx="4" presStyleCnt="5"/>
      <dgm:spPr/>
    </dgm:pt>
    <dgm:pt modelId="{1D033700-20FF-4168-AD97-2065DD923332}" type="pres">
      <dgm:prSet presAssocID="{EC35C2AC-4112-434F-9B23-E5DDCD4B199E}" presName="txNode" presStyleLbl="fgAcc1" presStyleIdx="4" presStyleCnt="5">
        <dgm:presLayoutVars>
          <dgm:bulletEnabled val="1"/>
        </dgm:presLayoutVars>
      </dgm:prSet>
      <dgm:spPr/>
    </dgm:pt>
  </dgm:ptLst>
  <dgm:cxnLst>
    <dgm:cxn modelId="{B4F51E04-9C46-41C8-9451-F2E55D92DB7C}" type="presOf" srcId="{E550829C-A5AD-4A0A-9E5D-2773932BB28C}" destId="{11BE13C3-67BB-4A3F-B4E7-6267E06C54A1}" srcOrd="0" destOrd="0" presId="urn:microsoft.com/office/officeart/2005/8/layout/chevronAccent+Icon"/>
    <dgm:cxn modelId="{E81A5E24-51EA-45E4-9C6D-CE51E43B20E6}" type="presOf" srcId="{81FC602C-F419-4DDC-B69D-C1D6C9A2C549}" destId="{B8B6F292-03AE-4EFF-A882-6BA60FA369E7}" srcOrd="0" destOrd="0" presId="urn:microsoft.com/office/officeart/2005/8/layout/chevronAccent+Icon"/>
    <dgm:cxn modelId="{B5BEC82D-60FA-4EE5-AD4F-96088CF942B5}" type="presOf" srcId="{9FBA8A1F-8759-4AF1-937E-581CCAD25DE0}" destId="{AFE37AAD-4D21-47C6-8938-1C3B648AF81C}" srcOrd="0" destOrd="0" presId="urn:microsoft.com/office/officeart/2005/8/layout/chevronAccent+Icon"/>
    <dgm:cxn modelId="{67FF3363-DAB0-40BB-A007-F1AA74EA4C6F}" srcId="{266B6778-24BD-44DF-88D1-187C5F653CE5}" destId="{9FBA8A1F-8759-4AF1-937E-581CCAD25DE0}" srcOrd="1" destOrd="0" parTransId="{3978802B-2DBD-4BB5-AA2F-3956D6FDEEDA}" sibTransId="{86DF773F-847A-4204-8284-9E96FC19104B}"/>
    <dgm:cxn modelId="{B8679473-83AC-4C1B-87E0-6A1AE9AA15D2}" srcId="{266B6778-24BD-44DF-88D1-187C5F653CE5}" destId="{81FC602C-F419-4DDC-B69D-C1D6C9A2C549}" srcOrd="2" destOrd="0" parTransId="{8BF43E04-EDCD-4871-9262-0F1B36E3B909}" sibTransId="{0250FCB1-36E8-4FD5-A58A-E585B303E42E}"/>
    <dgm:cxn modelId="{5DA316AF-E801-4CD5-A7F9-24986403C1F2}" type="presOf" srcId="{266B6778-24BD-44DF-88D1-187C5F653CE5}" destId="{44600977-A86F-4208-B1D6-660C3FE91F0A}" srcOrd="0" destOrd="0" presId="urn:microsoft.com/office/officeart/2005/8/layout/chevronAccent+Icon"/>
    <dgm:cxn modelId="{1ACC58C4-73D5-4929-B36E-028D0254E5AB}" type="presOf" srcId="{EC35C2AC-4112-434F-9B23-E5DDCD4B199E}" destId="{1D033700-20FF-4168-AD97-2065DD923332}" srcOrd="0" destOrd="0" presId="urn:microsoft.com/office/officeart/2005/8/layout/chevronAccent+Icon"/>
    <dgm:cxn modelId="{B4E849C7-5112-4CA6-A172-55169DD058CF}" srcId="{266B6778-24BD-44DF-88D1-187C5F653CE5}" destId="{EC35C2AC-4112-434F-9B23-E5DDCD4B199E}" srcOrd="4" destOrd="0" parTransId="{35BA2B64-ECC2-4AD9-9912-D90699C90178}" sibTransId="{D4510A6A-6258-4F4D-8F90-43B9D33E6070}"/>
    <dgm:cxn modelId="{3ECE92DD-A3CE-4738-A815-7E98776F090C}" type="presOf" srcId="{B6544091-01A0-4AED-9C03-C033DCB1EFD9}" destId="{4736DC5E-A3F4-49FD-9159-5F3FAB69DBF6}" srcOrd="0" destOrd="0" presId="urn:microsoft.com/office/officeart/2005/8/layout/chevronAccent+Icon"/>
    <dgm:cxn modelId="{84DFBEF0-79BA-4F0E-AFBF-6FDE71C3CCA7}" srcId="{266B6778-24BD-44DF-88D1-187C5F653CE5}" destId="{B6544091-01A0-4AED-9C03-C033DCB1EFD9}" srcOrd="3" destOrd="0" parTransId="{01C5D837-0E1B-4489-A426-B61D5ED49324}" sibTransId="{2F09F35E-4595-4BA0-8E7A-1305136BBF1A}"/>
    <dgm:cxn modelId="{D19562FE-BA96-46DB-B40E-00913418397B}" srcId="{266B6778-24BD-44DF-88D1-187C5F653CE5}" destId="{E550829C-A5AD-4A0A-9E5D-2773932BB28C}" srcOrd="0" destOrd="0" parTransId="{BBD3FA3F-E50A-425C-8F71-03BD86D8B547}" sibTransId="{411A7088-8F20-4F82-BC23-E5F2F92A58F5}"/>
    <dgm:cxn modelId="{A61FEC2F-C9DE-4DFE-BE50-C97E062FE691}" type="presParOf" srcId="{44600977-A86F-4208-B1D6-660C3FE91F0A}" destId="{07311B8F-D048-4716-B872-B7A932E2B0AE}" srcOrd="0" destOrd="0" presId="urn:microsoft.com/office/officeart/2005/8/layout/chevronAccent+Icon"/>
    <dgm:cxn modelId="{CE921AA1-CC9F-4A5F-BBAE-8E8FE0E0BBE9}" type="presParOf" srcId="{07311B8F-D048-4716-B872-B7A932E2B0AE}" destId="{C146C255-BF42-4D3C-A2E1-DBAD834EA9DA}" srcOrd="0" destOrd="0" presId="urn:microsoft.com/office/officeart/2005/8/layout/chevronAccent+Icon"/>
    <dgm:cxn modelId="{1553B1CC-5543-4961-A52D-08688EA48A18}" type="presParOf" srcId="{07311B8F-D048-4716-B872-B7A932E2B0AE}" destId="{11BE13C3-67BB-4A3F-B4E7-6267E06C54A1}" srcOrd="1" destOrd="0" presId="urn:microsoft.com/office/officeart/2005/8/layout/chevronAccent+Icon"/>
    <dgm:cxn modelId="{2E6E49B0-508D-4DE6-8F15-D6A9D45E2DFC}" type="presParOf" srcId="{44600977-A86F-4208-B1D6-660C3FE91F0A}" destId="{0BE25CD2-8DDF-4351-9D33-B3BE5D7CE1A2}" srcOrd="1" destOrd="0" presId="urn:microsoft.com/office/officeart/2005/8/layout/chevronAccent+Icon"/>
    <dgm:cxn modelId="{9468C772-8EFA-4D98-9D09-823CB41BB3DE}" type="presParOf" srcId="{44600977-A86F-4208-B1D6-660C3FE91F0A}" destId="{E369708B-868A-4C61-B193-9CA1183874A9}" srcOrd="2" destOrd="0" presId="urn:microsoft.com/office/officeart/2005/8/layout/chevronAccent+Icon"/>
    <dgm:cxn modelId="{653CB1AD-ECDD-45B5-B6F6-121C6E86B018}" type="presParOf" srcId="{E369708B-868A-4C61-B193-9CA1183874A9}" destId="{EE1ABCA5-3A52-4F38-B27E-F6DE3DA65420}" srcOrd="0" destOrd="0" presId="urn:microsoft.com/office/officeart/2005/8/layout/chevronAccent+Icon"/>
    <dgm:cxn modelId="{4FB81A52-62A5-4084-A786-EB2547F68F92}" type="presParOf" srcId="{E369708B-868A-4C61-B193-9CA1183874A9}" destId="{AFE37AAD-4D21-47C6-8938-1C3B648AF81C}" srcOrd="1" destOrd="0" presId="urn:microsoft.com/office/officeart/2005/8/layout/chevronAccent+Icon"/>
    <dgm:cxn modelId="{9CC5804D-4768-4359-8B34-BED4AC5D55EB}" type="presParOf" srcId="{44600977-A86F-4208-B1D6-660C3FE91F0A}" destId="{A0D150F5-A576-4232-A167-C03D1F3C5307}" srcOrd="3" destOrd="0" presId="urn:microsoft.com/office/officeart/2005/8/layout/chevronAccent+Icon"/>
    <dgm:cxn modelId="{8B89103B-4EB8-4FA2-9747-19E2CF292057}" type="presParOf" srcId="{44600977-A86F-4208-B1D6-660C3FE91F0A}" destId="{22B4A1A9-38DF-42CB-B9E3-CB038571F240}" srcOrd="4" destOrd="0" presId="urn:microsoft.com/office/officeart/2005/8/layout/chevronAccent+Icon"/>
    <dgm:cxn modelId="{031E3027-38FF-4C0B-AE7E-5B422A32A197}" type="presParOf" srcId="{22B4A1A9-38DF-42CB-B9E3-CB038571F240}" destId="{9355C4C6-9C7D-499F-9094-7CF2EBEF24DA}" srcOrd="0" destOrd="0" presId="urn:microsoft.com/office/officeart/2005/8/layout/chevronAccent+Icon"/>
    <dgm:cxn modelId="{7FAFB888-C294-4245-A730-F22915069CAC}" type="presParOf" srcId="{22B4A1A9-38DF-42CB-B9E3-CB038571F240}" destId="{B8B6F292-03AE-4EFF-A882-6BA60FA369E7}" srcOrd="1" destOrd="0" presId="urn:microsoft.com/office/officeart/2005/8/layout/chevronAccent+Icon"/>
    <dgm:cxn modelId="{177E9F82-8C01-43D3-857C-3E4CC7D112E6}" type="presParOf" srcId="{44600977-A86F-4208-B1D6-660C3FE91F0A}" destId="{3A2F4E6B-81E9-4EB4-A029-39C2BE5205D4}" srcOrd="5" destOrd="0" presId="urn:microsoft.com/office/officeart/2005/8/layout/chevronAccent+Icon"/>
    <dgm:cxn modelId="{1A3B1852-DBFF-4823-B2CD-5B6C30E09B22}" type="presParOf" srcId="{44600977-A86F-4208-B1D6-660C3FE91F0A}" destId="{4081770D-C280-44D6-927D-C2EF9D0D703A}" srcOrd="6" destOrd="0" presId="urn:microsoft.com/office/officeart/2005/8/layout/chevronAccent+Icon"/>
    <dgm:cxn modelId="{42371226-6060-42D2-8EC9-288EF047346F}" type="presParOf" srcId="{4081770D-C280-44D6-927D-C2EF9D0D703A}" destId="{DF84E8A8-8279-4301-B822-089973965903}" srcOrd="0" destOrd="0" presId="urn:microsoft.com/office/officeart/2005/8/layout/chevronAccent+Icon"/>
    <dgm:cxn modelId="{0298D4FC-2E74-44F7-AF14-BA85D8EA6039}" type="presParOf" srcId="{4081770D-C280-44D6-927D-C2EF9D0D703A}" destId="{4736DC5E-A3F4-49FD-9159-5F3FAB69DBF6}" srcOrd="1" destOrd="0" presId="urn:microsoft.com/office/officeart/2005/8/layout/chevronAccent+Icon"/>
    <dgm:cxn modelId="{F55C5D00-08FA-45CF-B7ED-625320C4416B}" type="presParOf" srcId="{44600977-A86F-4208-B1D6-660C3FE91F0A}" destId="{A853B457-28BA-4FE7-AEAE-2E5B82418027}" srcOrd="7" destOrd="0" presId="urn:microsoft.com/office/officeart/2005/8/layout/chevronAccent+Icon"/>
    <dgm:cxn modelId="{0FC4EB9E-E372-441D-8BA9-927BACBFC3A3}" type="presParOf" srcId="{44600977-A86F-4208-B1D6-660C3FE91F0A}" destId="{808BAE7B-3832-4A97-981A-3865D9CB0238}" srcOrd="8" destOrd="0" presId="urn:microsoft.com/office/officeart/2005/8/layout/chevronAccent+Icon"/>
    <dgm:cxn modelId="{B40D0D69-02A1-4BD8-B6E5-F0CA3C807107}" type="presParOf" srcId="{808BAE7B-3832-4A97-981A-3865D9CB0238}" destId="{A32960CE-935C-4A8B-871D-BA1331447121}" srcOrd="0" destOrd="0" presId="urn:microsoft.com/office/officeart/2005/8/layout/chevronAccent+Icon"/>
    <dgm:cxn modelId="{9EAFE76F-5AA2-4B6E-9034-834CCE49CFCE}" type="presParOf" srcId="{808BAE7B-3832-4A97-981A-3865D9CB0238}" destId="{1D033700-20FF-4168-AD97-2065DD923332}" srcOrd="1" destOrd="0" presId="urn:microsoft.com/office/officeart/2005/8/layout/chevronAccent+Icon"/>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146C255-BF42-4D3C-A2E1-DBAD834EA9DA}">
      <dsp:nvSpPr>
        <dsp:cNvPr id="0" name=""/>
        <dsp:cNvSpPr/>
      </dsp:nvSpPr>
      <dsp:spPr>
        <a:xfrm>
          <a:off x="862" y="279744"/>
          <a:ext cx="965611" cy="372726"/>
        </a:xfrm>
        <a:prstGeom prst="chevron">
          <a:avLst>
            <a:gd name="adj" fmla="val 4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1BE13C3-67BB-4A3F-B4E7-6267E06C54A1}">
      <dsp:nvSpPr>
        <dsp:cNvPr id="0" name=""/>
        <dsp:cNvSpPr/>
      </dsp:nvSpPr>
      <dsp:spPr>
        <a:xfrm>
          <a:off x="258359" y="372926"/>
          <a:ext cx="815405" cy="372726"/>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D" sz="900" kern="1200"/>
            <a:t>Start</a:t>
          </a:r>
        </a:p>
      </dsp:txBody>
      <dsp:txXfrm>
        <a:off x="269276" y="383843"/>
        <a:ext cx="793571" cy="350892"/>
      </dsp:txXfrm>
    </dsp:sp>
    <dsp:sp modelId="{EE1ABCA5-3A52-4F38-B27E-F6DE3DA65420}">
      <dsp:nvSpPr>
        <dsp:cNvPr id="0" name=""/>
        <dsp:cNvSpPr/>
      </dsp:nvSpPr>
      <dsp:spPr>
        <a:xfrm>
          <a:off x="1103805" y="279744"/>
          <a:ext cx="965611" cy="372726"/>
        </a:xfrm>
        <a:prstGeom prst="chevron">
          <a:avLst>
            <a:gd name="adj" fmla="val 40000"/>
          </a:avLst>
        </a:prstGeom>
        <a:solidFill>
          <a:schemeClr val="accent3">
            <a:hueOff val="677650"/>
            <a:satOff val="25000"/>
            <a:lumOff val="-367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FE37AAD-4D21-47C6-8938-1C3B648AF81C}">
      <dsp:nvSpPr>
        <dsp:cNvPr id="0" name=""/>
        <dsp:cNvSpPr/>
      </dsp:nvSpPr>
      <dsp:spPr>
        <a:xfrm>
          <a:off x="1361302" y="372926"/>
          <a:ext cx="815405" cy="372726"/>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677650"/>
              <a:satOff val="25000"/>
              <a:lumOff val="-367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D" sz="900" b="1" kern="1200"/>
            <a:t>Define</a:t>
          </a:r>
        </a:p>
      </dsp:txBody>
      <dsp:txXfrm>
        <a:off x="1372219" y="383843"/>
        <a:ext cx="793571" cy="350892"/>
      </dsp:txXfrm>
    </dsp:sp>
    <dsp:sp modelId="{9355C4C6-9C7D-499F-9094-7CF2EBEF24DA}">
      <dsp:nvSpPr>
        <dsp:cNvPr id="0" name=""/>
        <dsp:cNvSpPr/>
      </dsp:nvSpPr>
      <dsp:spPr>
        <a:xfrm>
          <a:off x="2206749" y="279744"/>
          <a:ext cx="965611" cy="372726"/>
        </a:xfrm>
        <a:prstGeom prst="chevron">
          <a:avLst>
            <a:gd name="adj" fmla="val 40000"/>
          </a:avLst>
        </a:prstGeom>
        <a:solidFill>
          <a:schemeClr val="accent3">
            <a:hueOff val="1355300"/>
            <a:satOff val="50000"/>
            <a:lumOff val="-7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8B6F292-03AE-4EFF-A882-6BA60FA369E7}">
      <dsp:nvSpPr>
        <dsp:cNvPr id="0" name=""/>
        <dsp:cNvSpPr/>
      </dsp:nvSpPr>
      <dsp:spPr>
        <a:xfrm>
          <a:off x="2464245" y="372926"/>
          <a:ext cx="815405" cy="372726"/>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1355300"/>
              <a:satOff val="50000"/>
              <a:lumOff val="-7353"/>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D" sz="900" b="1" kern="1200"/>
            <a:t>Design</a:t>
          </a:r>
        </a:p>
      </dsp:txBody>
      <dsp:txXfrm>
        <a:off x="2475162" y="383843"/>
        <a:ext cx="793571" cy="350892"/>
      </dsp:txXfrm>
    </dsp:sp>
    <dsp:sp modelId="{DF84E8A8-8279-4301-B822-089973965903}">
      <dsp:nvSpPr>
        <dsp:cNvPr id="0" name=""/>
        <dsp:cNvSpPr/>
      </dsp:nvSpPr>
      <dsp:spPr>
        <a:xfrm>
          <a:off x="3309692" y="279744"/>
          <a:ext cx="965611" cy="372726"/>
        </a:xfrm>
        <a:prstGeom prst="chevron">
          <a:avLst>
            <a:gd name="adj" fmla="val 40000"/>
          </a:avLst>
        </a:prstGeom>
        <a:solidFill>
          <a:schemeClr val="accent3">
            <a:hueOff val="2032949"/>
            <a:satOff val="75000"/>
            <a:lumOff val="-1102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736DC5E-A3F4-49FD-9159-5F3FAB69DBF6}">
      <dsp:nvSpPr>
        <dsp:cNvPr id="0" name=""/>
        <dsp:cNvSpPr/>
      </dsp:nvSpPr>
      <dsp:spPr>
        <a:xfrm>
          <a:off x="3567188" y="372926"/>
          <a:ext cx="815405" cy="372726"/>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2032949"/>
              <a:satOff val="75000"/>
              <a:lumOff val="-11029"/>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D" sz="900" b="1" kern="1200"/>
            <a:t>Development</a:t>
          </a:r>
        </a:p>
      </dsp:txBody>
      <dsp:txXfrm>
        <a:off x="3578105" y="383843"/>
        <a:ext cx="793571" cy="350892"/>
      </dsp:txXfrm>
    </dsp:sp>
    <dsp:sp modelId="{A32960CE-935C-4A8B-871D-BA1331447121}">
      <dsp:nvSpPr>
        <dsp:cNvPr id="0" name=""/>
        <dsp:cNvSpPr/>
      </dsp:nvSpPr>
      <dsp:spPr>
        <a:xfrm>
          <a:off x="4412635" y="279744"/>
          <a:ext cx="965611" cy="372726"/>
        </a:xfrm>
        <a:prstGeom prst="chevron">
          <a:avLst>
            <a:gd name="adj" fmla="val 40000"/>
          </a:avLst>
        </a:prstGeom>
        <a:solidFill>
          <a:schemeClr val="accent3">
            <a:hueOff val="2710599"/>
            <a:satOff val="100000"/>
            <a:lumOff val="-1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D033700-20FF-4168-AD97-2065DD923332}">
      <dsp:nvSpPr>
        <dsp:cNvPr id="0" name=""/>
        <dsp:cNvSpPr/>
      </dsp:nvSpPr>
      <dsp:spPr>
        <a:xfrm>
          <a:off x="4670131" y="372926"/>
          <a:ext cx="815405" cy="372726"/>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2710599"/>
              <a:satOff val="100000"/>
              <a:lumOff val="-1470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D" sz="900" kern="1200"/>
            <a:t>End</a:t>
          </a:r>
        </a:p>
      </dsp:txBody>
      <dsp:txXfrm>
        <a:off x="4681048" y="383843"/>
        <a:ext cx="793571" cy="350892"/>
      </dsp:txXfrm>
    </dsp:sp>
  </dsp:spTree>
</dsp:drawing>
</file>

<file path=word/diagrams/layout1.xml><?xml version="1.0" encoding="utf-8"?>
<dgm:layoutDef xmlns:dgm="http://schemas.openxmlformats.org/drawingml/2006/diagram" xmlns:a="http://schemas.openxmlformats.org/drawingml/2006/main" uniqueId="urn:microsoft.com/office/officeart/2005/8/layout/chevronAccent+Icon">
  <dgm:title val="Chevron Accent Process"/>
  <dgm:desc val="Use to show sequential steps in a task, process, or workflow, or to emphasize movement or direction. Works best with minimal Level 1 and Level 2 text."/>
  <dgm:catLst>
    <dgm:cat type="process" pri="9500"/>
    <dgm:cat type="officeonline" pri="2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primFontSz" for="des" forName="txNode" op="equ" val="65"/>
      <dgm:constr type="w" for="ch" forName="compositeSpace" refType="w" refFor="ch" refForName="composite" fact="0.02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bgChev"/>
              <dgm:constr type="w" for="ch" forName="bgChev" refType="w" fact="0.9"/>
              <dgm:constr type="t" for="ch" forName="bgChev"/>
              <dgm:constr type="h" for="ch" forName="bgChev" refType="w" refFor="ch" refForName="bgChev" fact="0.386"/>
              <dgm:constr type="l" for="ch" forName="txNode" refType="w" fact="0.24"/>
              <dgm:constr type="w" for="ch" forName="txNode" refType="w" fact="0.76"/>
              <dgm:constr type="t" for="ch" forName="txNode" refType="h" refFor="ch" refForName="bgChev" fact="0.25"/>
              <dgm:constr type="h" for="ch" forName="txNode" refType="h" refFor="ch" refForName="bgChev"/>
            </dgm:constrLst>
          </dgm:if>
          <dgm:else name="Name7">
            <dgm:constrLst>
              <dgm:constr type="l" for="ch" forName="bgChev" refType="w" fact="0.1"/>
              <dgm:constr type="w" for="ch" forName="bgChev" refType="w" fact="0.9"/>
              <dgm:constr type="t" for="ch" forName="bgChev"/>
              <dgm:constr type="h" for="ch" forName="bgChev" refType="w" refFor="ch" refForName="bgChev" fact="0.386"/>
              <dgm:constr type="l" for="ch" forName="txNode"/>
              <dgm:constr type="w" for="ch" forName="txNode" refType="w" fact="0.76"/>
              <dgm:constr type="t" for="ch" forName="txNode" refType="h" refFor="ch" refForName="bgChev" fact="0.25"/>
              <dgm:constr type="h" for="ch" forName="txNode" refType="h" refFor="ch" refForName="bgChev"/>
            </dgm:constrLst>
          </dgm:else>
        </dgm:choose>
        <dgm:ruleLst/>
        <dgm:layoutNode name="bgChev" styleLbl="node1">
          <dgm:alg type="sp"/>
          <dgm:choose name="Name8">
            <dgm:if name="Name9" func="var" arg="dir" op="equ" val="norm">
              <dgm:shape xmlns:r="http://schemas.openxmlformats.org/officeDocument/2006/relationships" type="chevron" r:blip="">
                <dgm:adjLst>
                  <dgm:adj idx="1" val="0.4"/>
                </dgm:adjLst>
              </dgm:shape>
            </dgm:if>
            <dgm:else name="Name10">
              <dgm:shape xmlns:r="http://schemas.openxmlformats.org/officeDocument/2006/relationships" rot="180" type="chevron" r:blip="">
                <dgm:adjLst>
                  <dgm:adj idx="1" val="0.4"/>
                </dgm:adjLst>
              </dgm:shape>
            </dgm:else>
          </dgm:choose>
          <dgm:presOf/>
          <dgm:constrLst/>
        </dgm:layoutNode>
        <dgm:layoutNode name="txNode" styleLbl="fgAcc1">
          <dgm:varLst>
            <dgm:bulletEnabled val="1"/>
          </dgm:varLst>
          <dgm:alg type="tx"/>
          <dgm:shape xmlns:r="http://schemas.openxmlformats.org/officeDocument/2006/relationships" type="roundRect" r:blip="">
            <dgm:adjLst>
              <dgm:adj idx="1" val="0.1"/>
            </dgm:adjLst>
          </dgm:shape>
          <dgm:presOf axis="desOrSelf" ptType="node"/>
          <dgm:ruleLst>
            <dgm:rule type="primFontSz" val="5" fact="NaN" max="NaN"/>
          </dgm:ruleLst>
        </dgm:layoutNode>
      </dgm:layoutNode>
      <dgm:forEach name="Name11" axis="followSib" ptType="sibTrans" cnt="1">
        <dgm:layoutNode name="compositeSpace">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TotalTime>
  <Pages>7</Pages>
  <Words>3289</Words>
  <Characters>18753</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sapaht Sumantri</dc:creator>
  <cp:lastModifiedBy>Andinusa</cp:lastModifiedBy>
  <cp:revision>84</cp:revision>
  <cp:lastPrinted>2019-11-26T03:15:00Z</cp:lastPrinted>
  <dcterms:created xsi:type="dcterms:W3CDTF">2024-09-13T05:20:00Z</dcterms:created>
  <dcterms:modified xsi:type="dcterms:W3CDTF">2024-11-07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8c8c64-e658-3ada-a518-54377718f14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